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3B5CF" w14:textId="12CDA5D0" w:rsidR="00A7194A" w:rsidRDefault="00A7194A" w:rsidP="00A7194A">
      <w:pPr>
        <w:spacing w:line="192" w:lineRule="auto"/>
        <w:rPr>
          <w:rFonts w:asciiTheme="minorHAnsi" w:hAnsiTheme="minorHAnsi" w:cstheme="minorHAnsi"/>
          <w:sz w:val="72"/>
          <w:szCs w:val="72"/>
          <w:lang w:val="en-US"/>
        </w:rPr>
      </w:pPr>
      <w:r w:rsidRPr="00A7194A">
        <w:rPr>
          <w:rFonts w:asciiTheme="minorHAnsi" w:hAnsiTheme="minorHAnsi" w:cstheme="minorHAnsi"/>
          <w:sz w:val="72"/>
          <w:szCs w:val="72"/>
          <w:lang w:val="en-US"/>
        </w:rPr>
        <w:t>National consensus statement on opioid agonist treatment in custodial settings</w:t>
      </w:r>
    </w:p>
    <w:p w14:paraId="78E20B84" w14:textId="77777777" w:rsidR="002F0CB5" w:rsidRPr="002F0CB5" w:rsidRDefault="002F0CB5" w:rsidP="002F0CB5">
      <w:pPr>
        <w:rPr>
          <w:sz w:val="28"/>
          <w:szCs w:val="28"/>
          <w:lang w:val="en-US"/>
        </w:rPr>
      </w:pPr>
    </w:p>
    <w:p w14:paraId="72DDDBC6" w14:textId="77777777" w:rsidR="002534FF" w:rsidRPr="002F0CB5" w:rsidRDefault="00A7194A" w:rsidP="002F0CB5">
      <w:pPr>
        <w:rPr>
          <w:b/>
          <w:sz w:val="28"/>
          <w:szCs w:val="28"/>
          <w:lang w:val="en-US"/>
        </w:rPr>
      </w:pPr>
      <w:r w:rsidRPr="002F0CB5">
        <w:rPr>
          <w:b/>
          <w:sz w:val="28"/>
          <w:szCs w:val="28"/>
          <w:lang w:val="en-US"/>
        </w:rPr>
        <w:t>National Prison Addiction Medicine Network</w:t>
      </w:r>
    </w:p>
    <w:p w14:paraId="65F10872" w14:textId="2B59E2CC" w:rsidR="002534FF" w:rsidRPr="002534FF" w:rsidRDefault="002534FF" w:rsidP="002F0CB5">
      <w:pPr>
        <w:rPr>
          <w:lang w:val="en-US"/>
        </w:rPr>
      </w:pPr>
      <w:r w:rsidRPr="002534FF">
        <w:rPr>
          <w:lang w:val="en-US"/>
        </w:rPr>
        <w:t>Co-hosted by Western Health &amp; the Burnet Institute</w:t>
      </w:r>
    </w:p>
    <w:p w14:paraId="47C37DF0" w14:textId="77777777" w:rsidR="008C6455" w:rsidRDefault="008C6455" w:rsidP="00A7194A">
      <w:pPr>
        <w:rPr>
          <w:lang w:val="en-US"/>
        </w:rPr>
      </w:pPr>
    </w:p>
    <w:p w14:paraId="50B163E8" w14:textId="0980818E" w:rsidR="00A7194A" w:rsidRDefault="001468FB" w:rsidP="00A7194A">
      <w:pPr>
        <w:rPr>
          <w:lang w:val="en-US"/>
        </w:rPr>
      </w:pPr>
      <w:r>
        <w:rPr>
          <w:lang w:val="en-US"/>
        </w:rPr>
        <w:t>July</w:t>
      </w:r>
      <w:r w:rsidR="00A7194A">
        <w:rPr>
          <w:lang w:val="en-US"/>
        </w:rPr>
        <w:t xml:space="preserve"> 2024</w:t>
      </w:r>
    </w:p>
    <w:p w14:paraId="643B4D9C" w14:textId="77777777" w:rsidR="008C6455" w:rsidRDefault="008C6455" w:rsidP="00A7194A">
      <w:pPr>
        <w:rPr>
          <w:lang w:val="en-US"/>
        </w:rPr>
      </w:pPr>
    </w:p>
    <w:p w14:paraId="4BBEEAB3" w14:textId="487A4CEA" w:rsidR="00A7194A" w:rsidRDefault="00A7194A" w:rsidP="00A7194A">
      <w:pPr>
        <w:rPr>
          <w:lang w:val="en-US"/>
        </w:rPr>
      </w:pPr>
      <w:r>
        <w:rPr>
          <w:lang w:val="en-US"/>
        </w:rPr>
        <w:t xml:space="preserve">Authors: </w:t>
      </w:r>
      <w:r w:rsidRPr="00F319C9">
        <w:rPr>
          <w:lang w:val="en-US"/>
        </w:rPr>
        <w:t>Jocelyn Chan</w:t>
      </w:r>
      <w:r>
        <w:rPr>
          <w:lang w:val="en-US"/>
        </w:rPr>
        <w:t>,</w:t>
      </w:r>
      <w:r w:rsidR="002F0CB5">
        <w:rPr>
          <w:lang w:val="en-US"/>
        </w:rPr>
        <w:t xml:space="preserve"> Jon Cook, </w:t>
      </w:r>
      <w:r w:rsidRPr="00F319C9">
        <w:rPr>
          <w:lang w:val="en-US"/>
        </w:rPr>
        <w:t>Michael Curtis</w:t>
      </w:r>
      <w:r>
        <w:rPr>
          <w:lang w:val="en-US"/>
        </w:rPr>
        <w:t xml:space="preserve">, </w:t>
      </w:r>
      <w:r w:rsidRPr="00F319C9">
        <w:rPr>
          <w:lang w:val="en-US"/>
        </w:rPr>
        <w:t>Adrian Dunlop</w:t>
      </w:r>
      <w:r>
        <w:rPr>
          <w:lang w:val="en-US"/>
        </w:rPr>
        <w:t xml:space="preserve">, </w:t>
      </w:r>
      <w:r w:rsidRPr="00F319C9">
        <w:rPr>
          <w:lang w:val="en-US"/>
        </w:rPr>
        <w:t>Ele Morrison</w:t>
      </w:r>
      <w:r>
        <w:rPr>
          <w:lang w:val="en-US"/>
        </w:rPr>
        <w:t xml:space="preserve">, </w:t>
      </w:r>
      <w:r w:rsidRPr="00F319C9">
        <w:rPr>
          <w:lang w:val="en-US"/>
        </w:rPr>
        <w:t>Suzanne Nielsen</w:t>
      </w:r>
      <w:r>
        <w:rPr>
          <w:lang w:val="en-US"/>
        </w:rPr>
        <w:t xml:space="preserve">, </w:t>
      </w:r>
      <w:r w:rsidRPr="00F319C9">
        <w:rPr>
          <w:lang w:val="en-US"/>
        </w:rPr>
        <w:t>Rebecca Winter</w:t>
      </w:r>
      <w:r>
        <w:rPr>
          <w:lang w:val="en-US"/>
        </w:rPr>
        <w:t xml:space="preserve">, </w:t>
      </w:r>
      <w:r w:rsidRPr="00F319C9">
        <w:rPr>
          <w:lang w:val="en-US"/>
        </w:rPr>
        <w:t>Thileepan Naren</w:t>
      </w:r>
    </w:p>
    <w:p w14:paraId="4DF81399" w14:textId="77777777" w:rsidR="00A7194A" w:rsidRPr="006E7E29" w:rsidRDefault="00A7194A" w:rsidP="00A7194A">
      <w:pPr>
        <w:rPr>
          <w:lang w:val="en-US"/>
        </w:rPr>
      </w:pPr>
    </w:p>
    <w:sdt>
      <w:sdtPr>
        <w:rPr>
          <w:rFonts w:eastAsia="Times New Roman" w:cs="Times New Roman"/>
          <w:sz w:val="22"/>
          <w:szCs w:val="24"/>
          <w:lang w:val="en-AU" w:eastAsia="en-GB"/>
        </w:rPr>
        <w:id w:val="1816219095"/>
        <w:docPartObj>
          <w:docPartGallery w:val="Table of Contents"/>
          <w:docPartUnique/>
        </w:docPartObj>
      </w:sdtPr>
      <w:sdtEndPr>
        <w:rPr>
          <w:b/>
          <w:bCs/>
          <w:noProof/>
        </w:rPr>
      </w:sdtEndPr>
      <w:sdtContent>
        <w:p w14:paraId="38F5E485" w14:textId="519BECD1" w:rsidR="00A7194A" w:rsidRDefault="00A7194A">
          <w:pPr>
            <w:pStyle w:val="TOCHeading"/>
          </w:pPr>
          <w:r>
            <w:t>Contents</w:t>
          </w:r>
        </w:p>
        <w:p w14:paraId="28D3D750" w14:textId="721B4076" w:rsidR="005E0A23" w:rsidRDefault="00A7194A">
          <w:pPr>
            <w:pStyle w:val="TOC1"/>
            <w:tabs>
              <w:tab w:val="right" w:leader="dot" w:pos="9062"/>
            </w:tabs>
            <w:rPr>
              <w:rFonts w:asciiTheme="minorHAnsi" w:eastAsiaTheme="minorEastAsia" w:hAnsiTheme="minorHAnsi" w:cstheme="minorBidi"/>
              <w:noProof/>
              <w:kern w:val="2"/>
              <w:sz w:val="24"/>
              <w:lang w:eastAsia="en-AU"/>
              <w14:ligatures w14:val="standardContextual"/>
            </w:rPr>
          </w:pPr>
          <w:r>
            <w:fldChar w:fldCharType="begin"/>
          </w:r>
          <w:r>
            <w:instrText xml:space="preserve"> TOC \o "1-3" \h \z \u </w:instrText>
          </w:r>
          <w:r>
            <w:fldChar w:fldCharType="separate"/>
          </w:r>
          <w:hyperlink w:anchor="_Toc172019680" w:history="1">
            <w:r w:rsidR="005E0A23" w:rsidRPr="00726D77">
              <w:rPr>
                <w:rStyle w:val="Hyperlink"/>
                <w:noProof/>
              </w:rPr>
              <w:t>Background</w:t>
            </w:r>
            <w:r w:rsidR="005E0A23">
              <w:rPr>
                <w:noProof/>
                <w:webHidden/>
              </w:rPr>
              <w:tab/>
            </w:r>
            <w:r w:rsidR="005E0A23">
              <w:rPr>
                <w:noProof/>
                <w:webHidden/>
              </w:rPr>
              <w:fldChar w:fldCharType="begin"/>
            </w:r>
            <w:r w:rsidR="005E0A23">
              <w:rPr>
                <w:noProof/>
                <w:webHidden/>
              </w:rPr>
              <w:instrText xml:space="preserve"> PAGEREF _Toc172019680 \h </w:instrText>
            </w:r>
            <w:r w:rsidR="005E0A23">
              <w:rPr>
                <w:noProof/>
                <w:webHidden/>
              </w:rPr>
            </w:r>
            <w:r w:rsidR="005E0A23">
              <w:rPr>
                <w:noProof/>
                <w:webHidden/>
              </w:rPr>
              <w:fldChar w:fldCharType="separate"/>
            </w:r>
            <w:r w:rsidR="005E0A23">
              <w:rPr>
                <w:noProof/>
                <w:webHidden/>
              </w:rPr>
              <w:t>2</w:t>
            </w:r>
            <w:r w:rsidR="005E0A23">
              <w:rPr>
                <w:noProof/>
                <w:webHidden/>
              </w:rPr>
              <w:fldChar w:fldCharType="end"/>
            </w:r>
          </w:hyperlink>
        </w:p>
        <w:p w14:paraId="61F7F353" w14:textId="272E2876" w:rsidR="005E0A23" w:rsidRDefault="00000000">
          <w:pPr>
            <w:pStyle w:val="TOC1"/>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1" w:history="1">
            <w:r w:rsidR="005E0A23" w:rsidRPr="00726D77">
              <w:rPr>
                <w:rStyle w:val="Hyperlink"/>
                <w:noProof/>
              </w:rPr>
              <w:t>Consensus recommendations</w:t>
            </w:r>
            <w:r w:rsidR="005E0A23">
              <w:rPr>
                <w:noProof/>
                <w:webHidden/>
              </w:rPr>
              <w:tab/>
            </w:r>
            <w:r w:rsidR="005E0A23">
              <w:rPr>
                <w:noProof/>
                <w:webHidden/>
              </w:rPr>
              <w:fldChar w:fldCharType="begin"/>
            </w:r>
            <w:r w:rsidR="005E0A23">
              <w:rPr>
                <w:noProof/>
                <w:webHidden/>
              </w:rPr>
              <w:instrText xml:space="preserve"> PAGEREF _Toc172019681 \h </w:instrText>
            </w:r>
            <w:r w:rsidR="005E0A23">
              <w:rPr>
                <w:noProof/>
                <w:webHidden/>
              </w:rPr>
            </w:r>
            <w:r w:rsidR="005E0A23">
              <w:rPr>
                <w:noProof/>
                <w:webHidden/>
              </w:rPr>
              <w:fldChar w:fldCharType="separate"/>
            </w:r>
            <w:r w:rsidR="005E0A23">
              <w:rPr>
                <w:noProof/>
                <w:webHidden/>
              </w:rPr>
              <w:t>3</w:t>
            </w:r>
            <w:r w:rsidR="005E0A23">
              <w:rPr>
                <w:noProof/>
                <w:webHidden/>
              </w:rPr>
              <w:fldChar w:fldCharType="end"/>
            </w:r>
          </w:hyperlink>
        </w:p>
        <w:p w14:paraId="003E9A23" w14:textId="59D175EB" w:rsidR="005E0A23" w:rsidRDefault="00000000">
          <w:pPr>
            <w:pStyle w:val="TOC1"/>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2" w:history="1">
            <w:r w:rsidR="005E0A23" w:rsidRPr="00726D77">
              <w:rPr>
                <w:rStyle w:val="Hyperlink"/>
                <w:noProof/>
              </w:rPr>
              <w:t>Supporting literature</w:t>
            </w:r>
            <w:r w:rsidR="005E0A23">
              <w:rPr>
                <w:noProof/>
                <w:webHidden/>
              </w:rPr>
              <w:tab/>
            </w:r>
            <w:r w:rsidR="005E0A23">
              <w:rPr>
                <w:noProof/>
                <w:webHidden/>
              </w:rPr>
              <w:fldChar w:fldCharType="begin"/>
            </w:r>
            <w:r w:rsidR="005E0A23">
              <w:rPr>
                <w:noProof/>
                <w:webHidden/>
              </w:rPr>
              <w:instrText xml:space="preserve"> PAGEREF _Toc172019682 \h </w:instrText>
            </w:r>
            <w:r w:rsidR="005E0A23">
              <w:rPr>
                <w:noProof/>
                <w:webHidden/>
              </w:rPr>
            </w:r>
            <w:r w:rsidR="005E0A23">
              <w:rPr>
                <w:noProof/>
                <w:webHidden/>
              </w:rPr>
              <w:fldChar w:fldCharType="separate"/>
            </w:r>
            <w:r w:rsidR="005E0A23">
              <w:rPr>
                <w:noProof/>
                <w:webHidden/>
              </w:rPr>
              <w:t>5</w:t>
            </w:r>
            <w:r w:rsidR="005E0A23">
              <w:rPr>
                <w:noProof/>
                <w:webHidden/>
              </w:rPr>
              <w:fldChar w:fldCharType="end"/>
            </w:r>
          </w:hyperlink>
        </w:p>
        <w:p w14:paraId="7CABE22A" w14:textId="7F8A7BE9"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3" w:history="1">
            <w:r w:rsidR="005E0A23" w:rsidRPr="00726D77">
              <w:rPr>
                <w:rStyle w:val="Hyperlink"/>
                <w:noProof/>
              </w:rPr>
              <w:t>Induction or continuation of OAT</w:t>
            </w:r>
            <w:r w:rsidR="005E0A23">
              <w:rPr>
                <w:noProof/>
                <w:webHidden/>
              </w:rPr>
              <w:tab/>
            </w:r>
            <w:r w:rsidR="005E0A23">
              <w:rPr>
                <w:noProof/>
                <w:webHidden/>
              </w:rPr>
              <w:fldChar w:fldCharType="begin"/>
            </w:r>
            <w:r w:rsidR="005E0A23">
              <w:rPr>
                <w:noProof/>
                <w:webHidden/>
              </w:rPr>
              <w:instrText xml:space="preserve"> PAGEREF _Toc172019683 \h </w:instrText>
            </w:r>
            <w:r w:rsidR="005E0A23">
              <w:rPr>
                <w:noProof/>
                <w:webHidden/>
              </w:rPr>
            </w:r>
            <w:r w:rsidR="005E0A23">
              <w:rPr>
                <w:noProof/>
                <w:webHidden/>
              </w:rPr>
              <w:fldChar w:fldCharType="separate"/>
            </w:r>
            <w:r w:rsidR="005E0A23">
              <w:rPr>
                <w:noProof/>
                <w:webHidden/>
              </w:rPr>
              <w:t>5</w:t>
            </w:r>
            <w:r w:rsidR="005E0A23">
              <w:rPr>
                <w:noProof/>
                <w:webHidden/>
              </w:rPr>
              <w:fldChar w:fldCharType="end"/>
            </w:r>
          </w:hyperlink>
        </w:p>
        <w:p w14:paraId="691060F7" w14:textId="574DA75B"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4" w:history="1">
            <w:r w:rsidR="005E0A23" w:rsidRPr="00726D77">
              <w:rPr>
                <w:rStyle w:val="Hyperlink"/>
                <w:noProof/>
              </w:rPr>
              <w:t>OAT options and administration</w:t>
            </w:r>
            <w:r w:rsidR="005E0A23">
              <w:rPr>
                <w:noProof/>
                <w:webHidden/>
              </w:rPr>
              <w:tab/>
            </w:r>
            <w:r w:rsidR="005E0A23">
              <w:rPr>
                <w:noProof/>
                <w:webHidden/>
              </w:rPr>
              <w:fldChar w:fldCharType="begin"/>
            </w:r>
            <w:r w:rsidR="005E0A23">
              <w:rPr>
                <w:noProof/>
                <w:webHidden/>
              </w:rPr>
              <w:instrText xml:space="preserve"> PAGEREF _Toc172019684 \h </w:instrText>
            </w:r>
            <w:r w:rsidR="005E0A23">
              <w:rPr>
                <w:noProof/>
                <w:webHidden/>
              </w:rPr>
            </w:r>
            <w:r w:rsidR="005E0A23">
              <w:rPr>
                <w:noProof/>
                <w:webHidden/>
              </w:rPr>
              <w:fldChar w:fldCharType="separate"/>
            </w:r>
            <w:r w:rsidR="005E0A23">
              <w:rPr>
                <w:noProof/>
                <w:webHidden/>
              </w:rPr>
              <w:t>6</w:t>
            </w:r>
            <w:r w:rsidR="005E0A23">
              <w:rPr>
                <w:noProof/>
                <w:webHidden/>
              </w:rPr>
              <w:fldChar w:fldCharType="end"/>
            </w:r>
          </w:hyperlink>
        </w:p>
        <w:p w14:paraId="3464C7C3" w14:textId="4F046C0D"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5" w:history="1">
            <w:r w:rsidR="005E0A23" w:rsidRPr="00726D77">
              <w:rPr>
                <w:rStyle w:val="Hyperlink"/>
                <w:noProof/>
              </w:rPr>
              <w:t>Transition of care to the community</w:t>
            </w:r>
            <w:r w:rsidR="005E0A23">
              <w:rPr>
                <w:noProof/>
                <w:webHidden/>
              </w:rPr>
              <w:tab/>
            </w:r>
            <w:r w:rsidR="005E0A23">
              <w:rPr>
                <w:noProof/>
                <w:webHidden/>
              </w:rPr>
              <w:fldChar w:fldCharType="begin"/>
            </w:r>
            <w:r w:rsidR="005E0A23">
              <w:rPr>
                <w:noProof/>
                <w:webHidden/>
              </w:rPr>
              <w:instrText xml:space="preserve"> PAGEREF _Toc172019685 \h </w:instrText>
            </w:r>
            <w:r w:rsidR="005E0A23">
              <w:rPr>
                <w:noProof/>
                <w:webHidden/>
              </w:rPr>
            </w:r>
            <w:r w:rsidR="005E0A23">
              <w:rPr>
                <w:noProof/>
                <w:webHidden/>
              </w:rPr>
              <w:fldChar w:fldCharType="separate"/>
            </w:r>
            <w:r w:rsidR="005E0A23">
              <w:rPr>
                <w:noProof/>
                <w:webHidden/>
              </w:rPr>
              <w:t>7</w:t>
            </w:r>
            <w:r w:rsidR="005E0A23">
              <w:rPr>
                <w:noProof/>
                <w:webHidden/>
              </w:rPr>
              <w:fldChar w:fldCharType="end"/>
            </w:r>
          </w:hyperlink>
        </w:p>
        <w:p w14:paraId="19504A20" w14:textId="4138D4C8"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6" w:history="1">
            <w:r w:rsidR="005E0A23" w:rsidRPr="00726D77">
              <w:rPr>
                <w:rStyle w:val="Hyperlink"/>
                <w:noProof/>
              </w:rPr>
              <w:t>Special populations</w:t>
            </w:r>
            <w:r w:rsidR="005E0A23">
              <w:rPr>
                <w:noProof/>
                <w:webHidden/>
              </w:rPr>
              <w:tab/>
            </w:r>
            <w:r w:rsidR="005E0A23">
              <w:rPr>
                <w:noProof/>
                <w:webHidden/>
              </w:rPr>
              <w:fldChar w:fldCharType="begin"/>
            </w:r>
            <w:r w:rsidR="005E0A23">
              <w:rPr>
                <w:noProof/>
                <w:webHidden/>
              </w:rPr>
              <w:instrText xml:space="preserve"> PAGEREF _Toc172019686 \h </w:instrText>
            </w:r>
            <w:r w:rsidR="005E0A23">
              <w:rPr>
                <w:noProof/>
                <w:webHidden/>
              </w:rPr>
            </w:r>
            <w:r w:rsidR="005E0A23">
              <w:rPr>
                <w:noProof/>
                <w:webHidden/>
              </w:rPr>
              <w:fldChar w:fldCharType="separate"/>
            </w:r>
            <w:r w:rsidR="005E0A23">
              <w:rPr>
                <w:noProof/>
                <w:webHidden/>
              </w:rPr>
              <w:t>8</w:t>
            </w:r>
            <w:r w:rsidR="005E0A23">
              <w:rPr>
                <w:noProof/>
                <w:webHidden/>
              </w:rPr>
              <w:fldChar w:fldCharType="end"/>
            </w:r>
          </w:hyperlink>
        </w:p>
        <w:p w14:paraId="38386FA3" w14:textId="72F4D6BF"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7" w:history="1">
            <w:r w:rsidR="005E0A23" w:rsidRPr="00726D77">
              <w:rPr>
                <w:rStyle w:val="Hyperlink"/>
                <w:noProof/>
              </w:rPr>
              <w:t>Organisational support</w:t>
            </w:r>
            <w:r w:rsidR="005E0A23">
              <w:rPr>
                <w:noProof/>
                <w:webHidden/>
              </w:rPr>
              <w:tab/>
            </w:r>
            <w:r w:rsidR="005E0A23">
              <w:rPr>
                <w:noProof/>
                <w:webHidden/>
              </w:rPr>
              <w:fldChar w:fldCharType="begin"/>
            </w:r>
            <w:r w:rsidR="005E0A23">
              <w:rPr>
                <w:noProof/>
                <w:webHidden/>
              </w:rPr>
              <w:instrText xml:space="preserve"> PAGEREF _Toc172019687 \h </w:instrText>
            </w:r>
            <w:r w:rsidR="005E0A23">
              <w:rPr>
                <w:noProof/>
                <w:webHidden/>
              </w:rPr>
            </w:r>
            <w:r w:rsidR="005E0A23">
              <w:rPr>
                <w:noProof/>
                <w:webHidden/>
              </w:rPr>
              <w:fldChar w:fldCharType="separate"/>
            </w:r>
            <w:r w:rsidR="005E0A23">
              <w:rPr>
                <w:noProof/>
                <w:webHidden/>
              </w:rPr>
              <w:t>9</w:t>
            </w:r>
            <w:r w:rsidR="005E0A23">
              <w:rPr>
                <w:noProof/>
                <w:webHidden/>
              </w:rPr>
              <w:fldChar w:fldCharType="end"/>
            </w:r>
          </w:hyperlink>
        </w:p>
        <w:p w14:paraId="681F9B07" w14:textId="5CDF301D" w:rsidR="005E0A23" w:rsidRDefault="00000000">
          <w:pPr>
            <w:pStyle w:val="TOC1"/>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8" w:history="1">
            <w:r w:rsidR="005E0A23" w:rsidRPr="00726D77">
              <w:rPr>
                <w:rStyle w:val="Hyperlink"/>
                <w:noProof/>
              </w:rPr>
              <w:t>Methodology</w:t>
            </w:r>
            <w:r w:rsidR="005E0A23">
              <w:rPr>
                <w:noProof/>
                <w:webHidden/>
              </w:rPr>
              <w:tab/>
            </w:r>
            <w:r w:rsidR="005E0A23">
              <w:rPr>
                <w:noProof/>
                <w:webHidden/>
              </w:rPr>
              <w:fldChar w:fldCharType="begin"/>
            </w:r>
            <w:r w:rsidR="005E0A23">
              <w:rPr>
                <w:noProof/>
                <w:webHidden/>
              </w:rPr>
              <w:instrText xml:space="preserve"> PAGEREF _Toc172019688 \h </w:instrText>
            </w:r>
            <w:r w:rsidR="005E0A23">
              <w:rPr>
                <w:noProof/>
                <w:webHidden/>
              </w:rPr>
            </w:r>
            <w:r w:rsidR="005E0A23">
              <w:rPr>
                <w:noProof/>
                <w:webHidden/>
              </w:rPr>
              <w:fldChar w:fldCharType="separate"/>
            </w:r>
            <w:r w:rsidR="005E0A23">
              <w:rPr>
                <w:noProof/>
                <w:webHidden/>
              </w:rPr>
              <w:t>11</w:t>
            </w:r>
            <w:r w:rsidR="005E0A23">
              <w:rPr>
                <w:noProof/>
                <w:webHidden/>
              </w:rPr>
              <w:fldChar w:fldCharType="end"/>
            </w:r>
          </w:hyperlink>
        </w:p>
        <w:p w14:paraId="1F8B3B14" w14:textId="4E8FD548"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89" w:history="1">
            <w:r w:rsidR="005E0A23" w:rsidRPr="00726D77">
              <w:rPr>
                <w:rStyle w:val="Hyperlink"/>
                <w:noProof/>
              </w:rPr>
              <w:t>Expert panel and scope</w:t>
            </w:r>
            <w:r w:rsidR="005E0A23">
              <w:rPr>
                <w:noProof/>
                <w:webHidden/>
              </w:rPr>
              <w:tab/>
            </w:r>
            <w:r w:rsidR="005E0A23">
              <w:rPr>
                <w:noProof/>
                <w:webHidden/>
              </w:rPr>
              <w:fldChar w:fldCharType="begin"/>
            </w:r>
            <w:r w:rsidR="005E0A23">
              <w:rPr>
                <w:noProof/>
                <w:webHidden/>
              </w:rPr>
              <w:instrText xml:space="preserve"> PAGEREF _Toc172019689 \h </w:instrText>
            </w:r>
            <w:r w:rsidR="005E0A23">
              <w:rPr>
                <w:noProof/>
                <w:webHidden/>
              </w:rPr>
            </w:r>
            <w:r w:rsidR="005E0A23">
              <w:rPr>
                <w:noProof/>
                <w:webHidden/>
              </w:rPr>
              <w:fldChar w:fldCharType="separate"/>
            </w:r>
            <w:r w:rsidR="005E0A23">
              <w:rPr>
                <w:noProof/>
                <w:webHidden/>
              </w:rPr>
              <w:t>11</w:t>
            </w:r>
            <w:r w:rsidR="005E0A23">
              <w:rPr>
                <w:noProof/>
                <w:webHidden/>
              </w:rPr>
              <w:fldChar w:fldCharType="end"/>
            </w:r>
          </w:hyperlink>
        </w:p>
        <w:p w14:paraId="3B663872" w14:textId="363B1D74"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90" w:history="1">
            <w:r w:rsidR="005E0A23" w:rsidRPr="00726D77">
              <w:rPr>
                <w:rStyle w:val="Hyperlink"/>
                <w:noProof/>
                <w:lang w:val="en-US"/>
              </w:rPr>
              <w:t>Literature review</w:t>
            </w:r>
            <w:r w:rsidR="005E0A23">
              <w:rPr>
                <w:noProof/>
                <w:webHidden/>
              </w:rPr>
              <w:tab/>
            </w:r>
            <w:r w:rsidR="005E0A23">
              <w:rPr>
                <w:noProof/>
                <w:webHidden/>
              </w:rPr>
              <w:fldChar w:fldCharType="begin"/>
            </w:r>
            <w:r w:rsidR="005E0A23">
              <w:rPr>
                <w:noProof/>
                <w:webHidden/>
              </w:rPr>
              <w:instrText xml:space="preserve"> PAGEREF _Toc172019690 \h </w:instrText>
            </w:r>
            <w:r w:rsidR="005E0A23">
              <w:rPr>
                <w:noProof/>
                <w:webHidden/>
              </w:rPr>
            </w:r>
            <w:r w:rsidR="005E0A23">
              <w:rPr>
                <w:noProof/>
                <w:webHidden/>
              </w:rPr>
              <w:fldChar w:fldCharType="separate"/>
            </w:r>
            <w:r w:rsidR="005E0A23">
              <w:rPr>
                <w:noProof/>
                <w:webHidden/>
              </w:rPr>
              <w:t>11</w:t>
            </w:r>
            <w:r w:rsidR="005E0A23">
              <w:rPr>
                <w:noProof/>
                <w:webHidden/>
              </w:rPr>
              <w:fldChar w:fldCharType="end"/>
            </w:r>
          </w:hyperlink>
        </w:p>
        <w:p w14:paraId="5B904082" w14:textId="50E65545" w:rsidR="005E0A23" w:rsidRDefault="00000000">
          <w:pPr>
            <w:pStyle w:val="TOC2"/>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91" w:history="1">
            <w:r w:rsidR="005E0A23" w:rsidRPr="00726D77">
              <w:rPr>
                <w:rStyle w:val="Hyperlink"/>
                <w:noProof/>
                <w:lang w:val="en-US"/>
              </w:rPr>
              <w:t>Modified Delphi methods</w:t>
            </w:r>
            <w:r w:rsidR="005E0A23">
              <w:rPr>
                <w:noProof/>
                <w:webHidden/>
              </w:rPr>
              <w:tab/>
            </w:r>
            <w:r w:rsidR="005E0A23">
              <w:rPr>
                <w:noProof/>
                <w:webHidden/>
              </w:rPr>
              <w:fldChar w:fldCharType="begin"/>
            </w:r>
            <w:r w:rsidR="005E0A23">
              <w:rPr>
                <w:noProof/>
                <w:webHidden/>
              </w:rPr>
              <w:instrText xml:space="preserve"> PAGEREF _Toc172019691 \h </w:instrText>
            </w:r>
            <w:r w:rsidR="005E0A23">
              <w:rPr>
                <w:noProof/>
                <w:webHidden/>
              </w:rPr>
            </w:r>
            <w:r w:rsidR="005E0A23">
              <w:rPr>
                <w:noProof/>
                <w:webHidden/>
              </w:rPr>
              <w:fldChar w:fldCharType="separate"/>
            </w:r>
            <w:r w:rsidR="005E0A23">
              <w:rPr>
                <w:noProof/>
                <w:webHidden/>
              </w:rPr>
              <w:t>11</w:t>
            </w:r>
            <w:r w:rsidR="005E0A23">
              <w:rPr>
                <w:noProof/>
                <w:webHidden/>
              </w:rPr>
              <w:fldChar w:fldCharType="end"/>
            </w:r>
          </w:hyperlink>
        </w:p>
        <w:p w14:paraId="4807A5ED" w14:textId="040168A3" w:rsidR="005E0A23" w:rsidRDefault="00000000">
          <w:pPr>
            <w:pStyle w:val="TOC1"/>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92" w:history="1">
            <w:r w:rsidR="005E0A23" w:rsidRPr="00726D77">
              <w:rPr>
                <w:rStyle w:val="Hyperlink"/>
                <w:noProof/>
              </w:rPr>
              <w:t>References</w:t>
            </w:r>
            <w:r w:rsidR="005E0A23">
              <w:rPr>
                <w:noProof/>
                <w:webHidden/>
              </w:rPr>
              <w:tab/>
            </w:r>
            <w:r w:rsidR="005E0A23">
              <w:rPr>
                <w:noProof/>
                <w:webHidden/>
              </w:rPr>
              <w:fldChar w:fldCharType="begin"/>
            </w:r>
            <w:r w:rsidR="005E0A23">
              <w:rPr>
                <w:noProof/>
                <w:webHidden/>
              </w:rPr>
              <w:instrText xml:space="preserve"> PAGEREF _Toc172019692 \h </w:instrText>
            </w:r>
            <w:r w:rsidR="005E0A23">
              <w:rPr>
                <w:noProof/>
                <w:webHidden/>
              </w:rPr>
            </w:r>
            <w:r w:rsidR="005E0A23">
              <w:rPr>
                <w:noProof/>
                <w:webHidden/>
              </w:rPr>
              <w:fldChar w:fldCharType="separate"/>
            </w:r>
            <w:r w:rsidR="005E0A23">
              <w:rPr>
                <w:noProof/>
                <w:webHidden/>
              </w:rPr>
              <w:t>13</w:t>
            </w:r>
            <w:r w:rsidR="005E0A23">
              <w:rPr>
                <w:noProof/>
                <w:webHidden/>
              </w:rPr>
              <w:fldChar w:fldCharType="end"/>
            </w:r>
          </w:hyperlink>
        </w:p>
        <w:p w14:paraId="687541BF" w14:textId="5978D6C3" w:rsidR="005E0A23" w:rsidRDefault="00000000">
          <w:pPr>
            <w:pStyle w:val="TOC1"/>
            <w:tabs>
              <w:tab w:val="right" w:leader="dot" w:pos="9062"/>
            </w:tabs>
            <w:rPr>
              <w:rFonts w:asciiTheme="minorHAnsi" w:eastAsiaTheme="minorEastAsia" w:hAnsiTheme="minorHAnsi" w:cstheme="minorBidi"/>
              <w:noProof/>
              <w:kern w:val="2"/>
              <w:sz w:val="24"/>
              <w:lang w:eastAsia="en-AU"/>
              <w14:ligatures w14:val="standardContextual"/>
            </w:rPr>
          </w:pPr>
          <w:hyperlink w:anchor="_Toc172019693" w:history="1">
            <w:r w:rsidR="005E0A23" w:rsidRPr="00726D77">
              <w:rPr>
                <w:rStyle w:val="Hyperlink"/>
                <w:noProof/>
              </w:rPr>
              <w:t>Appendices</w:t>
            </w:r>
            <w:r w:rsidR="005E0A23">
              <w:rPr>
                <w:noProof/>
                <w:webHidden/>
              </w:rPr>
              <w:tab/>
            </w:r>
            <w:r w:rsidR="005E0A23">
              <w:rPr>
                <w:noProof/>
                <w:webHidden/>
              </w:rPr>
              <w:fldChar w:fldCharType="begin"/>
            </w:r>
            <w:r w:rsidR="005E0A23">
              <w:rPr>
                <w:noProof/>
                <w:webHidden/>
              </w:rPr>
              <w:instrText xml:space="preserve"> PAGEREF _Toc172019693 \h </w:instrText>
            </w:r>
            <w:r w:rsidR="005E0A23">
              <w:rPr>
                <w:noProof/>
                <w:webHidden/>
              </w:rPr>
            </w:r>
            <w:r w:rsidR="005E0A23">
              <w:rPr>
                <w:noProof/>
                <w:webHidden/>
              </w:rPr>
              <w:fldChar w:fldCharType="separate"/>
            </w:r>
            <w:r w:rsidR="005E0A23">
              <w:rPr>
                <w:noProof/>
                <w:webHidden/>
              </w:rPr>
              <w:t>19</w:t>
            </w:r>
            <w:r w:rsidR="005E0A23">
              <w:rPr>
                <w:noProof/>
                <w:webHidden/>
              </w:rPr>
              <w:fldChar w:fldCharType="end"/>
            </w:r>
          </w:hyperlink>
        </w:p>
        <w:p w14:paraId="4C4C9304" w14:textId="7568359E" w:rsidR="00A7194A" w:rsidRDefault="00A7194A">
          <w:r>
            <w:rPr>
              <w:b/>
              <w:bCs/>
              <w:noProof/>
            </w:rPr>
            <w:fldChar w:fldCharType="end"/>
          </w:r>
        </w:p>
      </w:sdtContent>
    </w:sdt>
    <w:p w14:paraId="56272F78" w14:textId="77777777" w:rsidR="00A7194A" w:rsidRDefault="00A7194A">
      <w:pPr>
        <w:spacing w:after="0"/>
        <w:rPr>
          <w:rFonts w:asciiTheme="minorHAnsi" w:eastAsiaTheme="majorEastAsia" w:hAnsiTheme="minorHAnsi" w:cstheme="majorBidi"/>
          <w:b/>
          <w:sz w:val="40"/>
          <w:szCs w:val="32"/>
        </w:rPr>
      </w:pPr>
      <w:r>
        <w:br w:type="page"/>
      </w:r>
    </w:p>
    <w:p w14:paraId="6C415BA3" w14:textId="6E5F3954" w:rsidR="00A7194A" w:rsidRPr="00FF1621" w:rsidRDefault="00A7194A" w:rsidP="00A7194A">
      <w:pPr>
        <w:pStyle w:val="Heading1"/>
      </w:pPr>
      <w:bookmarkStart w:id="0" w:name="_Toc172019680"/>
      <w:r w:rsidRPr="00FF1621">
        <w:lastRenderedPageBreak/>
        <w:t>Background</w:t>
      </w:r>
      <w:bookmarkEnd w:id="0"/>
    </w:p>
    <w:p w14:paraId="22657048" w14:textId="77777777" w:rsidR="00A7194A" w:rsidRDefault="00A7194A" w:rsidP="00A7194A">
      <w:pPr>
        <w:rPr>
          <w:lang w:val="en-US"/>
        </w:rPr>
      </w:pPr>
      <w:r w:rsidRPr="00FF1621">
        <w:t xml:space="preserve">In Australia, more than 40 000 people are incarcerated on any given day. </w:t>
      </w:r>
      <w:r>
        <w:fldChar w:fldCharType="begin"/>
      </w:r>
      <w:r>
        <w:instrText xml:space="preserve"> ADDIN EN.CITE &lt;EndNote&gt;&lt;Cite&gt;&lt;Author&gt;Australian Bureau of Statistics&lt;/Author&gt;&lt;Year&gt;2022&lt;/Year&gt;&lt;RecNum&gt;1538&lt;/RecNum&gt;&lt;DisplayText&gt;(1)&lt;/DisplayText&gt;&lt;record&gt;&lt;rec-number&gt;1538&lt;/rec-number&gt;&lt;foreign-keys&gt;&lt;key app="EN" db-id="apt9s0axrwaxzqe5f2av90t002rr29fvfd5v" timestamp="1703718726"&gt;1538&lt;/key&gt;&lt;/foreign-keys&gt;&lt;ref-type name="Report"&gt;27&lt;/ref-type&gt;&lt;contributors&gt;&lt;authors&gt;&lt;author&gt;Australian Bureau of Statistics,&lt;/author&gt;&lt;/authors&gt;&lt;/contributors&gt;&lt;titles&gt;&lt;title&gt;Prisoners in Australia&lt;/title&gt;&lt;/titles&gt;&lt;dates&gt;&lt;year&gt;2022&lt;/year&gt;&lt;pub-dates&gt;&lt;date&gt;28 December 2023&lt;/date&gt;&lt;/pub-dates&gt;&lt;/dates&gt;&lt;pub-location&gt;Canberra&lt;/pub-location&gt;&lt;publisher&gt;ABS&lt;/publisher&gt;&lt;urls&gt;&lt;related-urls&gt;&lt;url&gt;https://www.abs.gov.au/statistics/people/crime-and-justice/prisoners-australia/latest-release&lt;/url&gt;&lt;/related-urls&gt;&lt;/urls&gt;&lt;/record&gt;&lt;/Cite&gt;&lt;/EndNote&gt;</w:instrText>
      </w:r>
      <w:r>
        <w:fldChar w:fldCharType="separate"/>
      </w:r>
      <w:r>
        <w:rPr>
          <w:noProof/>
        </w:rPr>
        <w:t>(1)</w:t>
      </w:r>
      <w:r>
        <w:fldChar w:fldCharType="end"/>
      </w:r>
      <w:r>
        <w:t xml:space="preserve"> Among incarcerated people, the prevalence of substance use and substance use disorders is high – in large part due to the criminalisation of drug use. </w:t>
      </w:r>
      <w:r w:rsidRPr="00FF1621">
        <w:fldChar w:fldCharType="begin"/>
      </w:r>
      <w:r>
        <w:instrText xml:space="preserve"> ADDIN EN.CITE &lt;EndNote&gt;&lt;Cite&gt;&lt;Author&gt;Butler&lt;/Author&gt;&lt;Year&gt;2011&lt;/Year&gt;&lt;RecNum&gt;1489&lt;/RecNum&gt;&lt;DisplayText&gt;(2)&lt;/DisplayText&gt;&lt;record&gt;&lt;rec-number&gt;1489&lt;/rec-number&gt;&lt;foreign-keys&gt;&lt;key app="EN" db-id="apt9s0axrwaxzqe5f2av90t002rr29fvfd5v" timestamp="1700440901"&gt;1489&lt;/key&gt;&lt;/foreign-keys&gt;&lt;ref-type name="Journal Article"&gt;17&lt;/ref-type&gt;&lt;contributors&gt;&lt;authors&gt;&lt;author&gt;Butler, Tony&lt;/author&gt;&lt;author&gt;Indig, Devon&lt;/author&gt;&lt;author&gt;Allnutt, Stephen&lt;/author&gt;&lt;author&gt;Mamoon, Hassan&lt;/author&gt;&lt;/authors&gt;&lt;/contributors&gt;&lt;titles&gt;&lt;title&gt;Co‐occurring mental illness and substance use disorder among Australian prisoners&lt;/title&gt;&lt;secondary-title&gt;Drug and Alcohol Review&lt;/secondary-title&gt;&lt;/titles&gt;&lt;periodical&gt;&lt;full-title&gt;Drug and Alcohol Review&lt;/full-title&gt;&lt;/periodical&gt;&lt;pages&gt;188-194&lt;/pages&gt;&lt;volume&gt;30&lt;/volume&gt;&lt;number&gt;2&lt;/number&gt;&lt;dates&gt;&lt;year&gt;2011&lt;/year&gt;&lt;/dates&gt;&lt;publisher&gt;Wiley&lt;/publisher&gt;&lt;isbn&gt;0959-5236&lt;/isbn&gt;&lt;urls&gt;&lt;related-urls&gt;&lt;url&gt;https://dx.doi.org/10.1111/j.1465-3362.2010.00216.x&lt;/url&gt;&lt;/related-urls&gt;&lt;/urls&gt;&lt;electronic-resource-num&gt;10.1111/j.1465-3362.2010.00216.x&lt;/electronic-resource-num&gt;&lt;/record&gt;&lt;/Cite&gt;&lt;/EndNote&gt;</w:instrText>
      </w:r>
      <w:r w:rsidRPr="00FF1621">
        <w:fldChar w:fldCharType="separate"/>
      </w:r>
      <w:r>
        <w:rPr>
          <w:noProof/>
        </w:rPr>
        <w:t>(2)</w:t>
      </w:r>
      <w:r w:rsidRPr="00FF1621">
        <w:fldChar w:fldCharType="end"/>
      </w:r>
      <w:r>
        <w:t xml:space="preserve"> In Australia, surveys </w:t>
      </w:r>
      <w:r>
        <w:rPr>
          <w:lang w:val="en-US"/>
        </w:rPr>
        <w:t xml:space="preserve">indicate almost two-thirds of prison entrants had used illicit drugs in the previous year, over 50% of people who are incarcerated have a substance use disorder and over 30% have an opioid dependence. </w:t>
      </w:r>
      <w:r>
        <w:rPr>
          <w:lang w:val="en-US"/>
        </w:rPr>
        <w:fldChar w:fldCharType="begin">
          <w:fldData xml:space="preserve">PEVuZE5vdGU+PENpdGU+PEF1dGhvcj5PZ2xvZmY8L0F1dGhvcj48WWVhcj4yMDA0PC9ZZWFyPjxS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=
</w:fldData>
        </w:fldChar>
      </w:r>
      <w:r>
        <w:rPr>
          <w:lang w:val="en-US"/>
        </w:rPr>
        <w:instrText xml:space="preserve"> ADDIN EN.CITE </w:instrText>
      </w:r>
      <w:r>
        <w:rPr>
          <w:lang w:val="en-US"/>
        </w:rPr>
        <w:fldChar w:fldCharType="begin">
          <w:fldData xml:space="preserve">PEVuZE5vdGU+PENpdGU+PEF1dGhvcj5PZ2xvZmY8L0F1dGhvcj48WWVhcj4yMDA0PC9ZZWFyPjxS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4)</w:t>
      </w:r>
      <w:r>
        <w:rPr>
          <w:lang w:val="en-US"/>
        </w:rPr>
        <w:fldChar w:fldCharType="end"/>
      </w:r>
      <w:r>
        <w:rPr>
          <w:lang w:val="en-US"/>
        </w:rPr>
        <w:t xml:space="preserve"> </w:t>
      </w:r>
    </w:p>
    <w:p w14:paraId="28913B92" w14:textId="77777777" w:rsidR="00A7194A" w:rsidRDefault="00A7194A" w:rsidP="00A7194A">
      <w:pPr>
        <w:jc w:val="both"/>
      </w:pPr>
      <w:r w:rsidRPr="00FF1621">
        <w:t>Opioid agonist</w:t>
      </w:r>
      <w:r>
        <w:t xml:space="preserve"> treatment (OAT) is an effective and evidence-based treatment for opioid dependence. </w:t>
      </w:r>
      <w:r>
        <w:fldChar w:fldCharType="begin"/>
      </w:r>
      <w:r>
        <w:instrText xml:space="preserve"> ADDIN EN.CITE &lt;EndNote&gt;&lt;Cite&gt;&lt;Author&gt;Gowing&lt;/Author&gt;&lt;Year&gt;2014&lt;/Year&gt;&lt;RecNum&gt;1107&lt;/RecNum&gt;&lt;DisplayText&gt;(5)&lt;/DisplayText&gt;&lt;record&gt;&lt;rec-number&gt;1107&lt;/rec-number&gt;&lt;foreign-keys&gt;&lt;key app="EN" db-id="apt9s0axrwaxzqe5f2av90t002rr29fvfd5v" timestamp="1695594964"&gt;1107&lt;/key&gt;&lt;/foreign-keys&gt;&lt;ref-type name="Government Document"&gt;46&lt;/ref-type&gt;&lt;contributors&gt;&lt;authors&gt;&lt;author&gt;Gowing, Linda&lt;/author&gt;&lt;author&gt;Ali, Robert&lt;/author&gt;&lt;author&gt;Dunlop, Adrian&lt;/author&gt;&lt;author&gt;Farrell, Mike&lt;/author&gt;&lt;author&gt;Lintzeris, Nick&lt;/author&gt;&lt;/authors&gt;&lt;secondary-authors&gt;&lt;author&gt;Department of Health&lt;/author&gt;&lt;/secondary-authors&gt;&lt;/contributors&gt;&lt;titles&gt;&lt;title&gt;National Guidelines for Medication-Assisted Treatment of Opioid Dependence&lt;/title&gt;&lt;/titles&gt;&lt;dates&gt;&lt;year&gt;2014&lt;/year&gt;&lt;/dates&gt;&lt;pub-location&gt;Canberra&lt;/pub-location&gt;&lt;urls&gt;&lt;/urls&gt;&lt;/record&gt;&lt;/Cite&gt;&lt;/EndNote&gt;</w:instrText>
      </w:r>
      <w:r>
        <w:fldChar w:fldCharType="separate"/>
      </w:r>
      <w:r>
        <w:rPr>
          <w:noProof/>
        </w:rPr>
        <w:t>(5)</w:t>
      </w:r>
      <w:r>
        <w:fldChar w:fldCharType="end"/>
      </w:r>
      <w:r>
        <w:t xml:space="preserve"> Access to and retention in OAT reduces drug-related harms, including blood-borne virus acquisition and overdose, in prison and on release. </w:t>
      </w:r>
      <w:r>
        <w:fldChar w:fldCharType="begin"/>
      </w:r>
      <w:r>
        <w:instrText xml:space="preserve"> ADDIN EN.CITE &lt;EndNote&gt;&lt;Cite&gt;&lt;Author&gt;Malta&lt;/Author&gt;&lt;Year&gt;2019&lt;/Year&gt;&lt;RecNum&gt;1490&lt;/RecNum&gt;&lt;DisplayText&gt;(6)&lt;/DisplayText&gt;&lt;record&gt;&lt;rec-number&gt;1490&lt;/rec-number&gt;&lt;foreign-keys&gt;&lt;key app="EN" db-id="apt9s0axrwaxzqe5f2av90t002rr29fvfd5v" timestamp="1700441312"&gt;1490&lt;/key&gt;&lt;/foreign-keys&gt;&lt;ref-type name="Journal Article"&gt;17&lt;/ref-type&gt;&lt;contributors&gt;&lt;authors&gt;&lt;author&gt;Malta, Monica&lt;/author&gt;&lt;author&gt;Varatharajan, Thepikaa&lt;/author&gt;&lt;author&gt;Russell, Cayley&lt;/author&gt;&lt;author&gt;Pang, Michelle&lt;/author&gt;&lt;author&gt;Bonato, Sarah&lt;/author&gt;&lt;author&gt;Fischer, Benedikt&lt;/author&gt;&lt;/authors&gt;&lt;/contributors&gt;&lt;titles&gt;&lt;title&gt;Opioid-related treatment, interventions, and outcomes among incarcerated persons: A systematic review&lt;/title&gt;&lt;secondary-title&gt;PLOS Medicine&lt;/secondary-title&gt;&lt;/titles&gt;&lt;periodical&gt;&lt;full-title&gt;PLOS Medicine&lt;/full-title&gt;&lt;/periodical&gt;&lt;pages&gt;e1003002&lt;/pages&gt;&lt;volume&gt;16&lt;/volume&gt;&lt;number&gt;12&lt;/number&gt;&lt;dates&gt;&lt;year&gt;2019&lt;/year&gt;&lt;/dates&gt;&lt;publisher&gt;Public Library of Science (PLoS)&lt;/publisher&gt;&lt;isbn&gt;1549-1676&lt;/isbn&gt;&lt;urls&gt;&lt;related-urls&gt;&lt;url&gt;https://dx.doi.org/10.1371/journal.pmed.1003002&lt;/url&gt;&lt;/related-urls&gt;&lt;/urls&gt;&lt;electronic-resource-num&gt;10.1371/journal.pmed.1003002&lt;/electronic-resource-num&gt;&lt;/record&gt;&lt;/Cite&gt;&lt;/EndNote&gt;</w:instrText>
      </w:r>
      <w:r>
        <w:fldChar w:fldCharType="separate"/>
      </w:r>
      <w:r>
        <w:rPr>
          <w:noProof/>
        </w:rPr>
        <w:t>(6)</w:t>
      </w:r>
      <w:r>
        <w:fldChar w:fldCharType="end"/>
      </w:r>
      <w:r>
        <w:t xml:space="preserve"> However, access to and uptake of OAT in prisons is suboptimal and inconsistent. </w: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7)</w:t>
      </w:r>
      <w:r>
        <w:fldChar w:fldCharType="end"/>
      </w:r>
      <w:r>
        <w:t xml:space="preserve"> Access to OAT in custodial settings varies across Australia; custodial</w:t>
      </w:r>
      <w:r w:rsidRPr="00627D42">
        <w:t xml:space="preserve"> healthcare is overseen by jurisdictional authorities and delivered through a diverse array of both public and private healthcare providers</w:t>
      </w:r>
      <w:r>
        <w:t>. Barriers to providing OAT in custodial settings include jurisdictional or institutional policies that restrict provision of OAT, limited capacity or resources for provision of OAT, and negative societal attitudes to.</w:t>
      </w:r>
      <w:r>
        <w:fldChar w:fldCharType="begin"/>
      </w:r>
      <w:r>
        <w:instrText xml:space="preserve"> ADDIN EN.CITE &lt;EndNote&gt;&lt;Cite&gt;&lt;Author&gt;Komalasari&lt;/Author&gt;&lt;Year&gt;2021&lt;/Year&gt;&lt;RecNum&gt;1160&lt;/RecNum&gt;&lt;DisplayText&gt;(8)&lt;/DisplayText&gt;&lt;record&gt;&lt;rec-number&gt;1160&lt;/rec-number&gt;&lt;foreign-keys&gt;&lt;key app="EN" db-id="apt9s0axrwaxzqe5f2av90t002rr29fvfd5v" timestamp="1696815926"&gt;1160&lt;/key&gt;&lt;/foreign-keys&gt;&lt;ref-type name="Journal Article"&gt;17&lt;/ref-type&gt;&lt;contributors&gt;&lt;authors&gt;&lt;author&gt;Komalasari, R.&lt;/author&gt;&lt;author&gt;Wilson, S.&lt;/author&gt;&lt;author&gt;Haw, S.&lt;/author&gt;&lt;/authors&gt;&lt;/contributors&gt;&lt;auth-address&gt;University of stirling, United Kingdom, University of Yarsi, Indonesia. Electronic address: rita.komalasari2012@gmail.com.&amp;#xD;Dr, Senior Lecturer in Sociology in the School of Applied Social Science at the University of Stirling.&amp;#xD;Professor of Public &amp;amp; Population Health in the Faculty of Health Sciences &amp;amp; Sport, University of Stirling.&lt;/auth-address&gt;&lt;titles&gt;&lt;title&gt;A systematic review of qualitative evidence on barriers to and facilitators of the implementation of opioid agonist treatment (OAT) programmes in prisons&lt;/title&gt;&lt;secondary-title&gt;Int J Drug Policy&lt;/secondary-title&gt;&lt;/titles&gt;&lt;periodical&gt;&lt;full-title&gt;Int J Drug Policy&lt;/full-title&gt;&lt;/periodical&gt;&lt;pages&gt;102978&lt;/pages&gt;&lt;volume&gt;87&lt;/volume&gt;&lt;edition&gt;2020/11/01&lt;/edition&gt;&lt;keywords&gt;&lt;keyword&gt;Analgesics, Opioid&lt;/keyword&gt;&lt;keyword&gt;Humans&lt;/keyword&gt;&lt;keyword&gt;Indonesia&lt;/keyword&gt;&lt;keyword&gt;Iran&lt;/keyword&gt;&lt;keyword&gt;Kyrgyzstan&lt;/keyword&gt;&lt;keyword&gt;*Prisoners&lt;/keyword&gt;&lt;keyword&gt;*Prisons&lt;/keyword&gt;&lt;keyword&gt;Methadone&lt;/keyword&gt;&lt;keyword&gt;Opioid&lt;/keyword&gt;&lt;keyword&gt;Prison&lt;/keyword&gt;&lt;keyword&gt;Qualitative studies&lt;/keyword&gt;&lt;keyword&gt;Systematic review&lt;/keyword&gt;&lt;/keywords&gt;&lt;dates&gt;&lt;year&gt;2021&lt;/year&gt;&lt;pub-dates&gt;&lt;date&gt;Jan&lt;/date&gt;&lt;/pub-dates&gt;&lt;/dates&gt;&lt;isbn&gt;0955-3959&lt;/isbn&gt;&lt;accession-num&gt;33129135&lt;/accession-num&gt;&lt;urls&gt;&lt;/urls&gt;&lt;electronic-resource-num&gt;10.1016/j.drugpo.2020.102978&lt;/electronic-resource-num&gt;&lt;remote-database-provider&gt;NLM&lt;/remote-database-provider&gt;&lt;language&gt;eng&lt;/language&gt;&lt;/record&gt;&lt;/Cite&gt;&lt;/EndNote&gt;</w:instrText>
      </w:r>
      <w:r>
        <w:fldChar w:fldCharType="separate"/>
      </w:r>
      <w:r>
        <w:rPr>
          <w:noProof/>
        </w:rPr>
        <w:t>(8)</w:t>
      </w:r>
      <w:r>
        <w:fldChar w:fldCharType="end"/>
      </w:r>
      <w:r>
        <w:t xml:space="preserve"> Access to health care in short-term custody settings, including police cells or watch-houses, can be particularly challenging. </w:t>
      </w:r>
      <w:r>
        <w:fldChar w:fldCharType="begin"/>
      </w:r>
      <w:r>
        <w:instrText xml:space="preserve"> ADDIN EN.CITE &lt;EndNote&gt;&lt;Cite&gt;&lt;Author&gt;Crilly&lt;/Author&gt;&lt;Year&gt;2022&lt;/Year&gt;&lt;RecNum&gt;1587&lt;/RecNum&gt;&lt;DisplayText&gt;(9)&lt;/DisplayText&gt;&lt;record&gt;&lt;rec-number&gt;1587&lt;/rec-number&gt;&lt;foreign-keys&gt;&lt;key app="EN" db-id="apt9s0axrwaxzqe5f2av90t002rr29fvfd5v" timestamp="1709767234"&gt;1587&lt;/key&gt;&lt;/foreign-keys&gt;&lt;ref-type name="Journal Article"&gt;17&lt;/ref-type&gt;&lt;contributors&gt;&lt;authors&gt;&lt;author&gt;Crilly, J. L.&lt;/author&gt;&lt;author&gt;Brandenburg, C.&lt;/author&gt;&lt;author&gt;Kinner, S. A.&lt;/author&gt;&lt;author&gt;Heffernan, E.&lt;/author&gt;&lt;author&gt;Byrnes, J.&lt;/author&gt;&lt;author&gt;Lincoln, C.&lt;/author&gt;&lt;author&gt;Gardiner, P.&lt;/author&gt;&lt;author&gt;Davidson, P.&lt;/author&gt;&lt;author&gt;Somerville, A.&lt;/author&gt;&lt;author&gt;Wilson, D.&lt;/author&gt;&lt;author&gt;Green, D.&lt;/author&gt;&lt;author&gt;Thomas, S.&lt;/author&gt;&lt;/authors&gt;&lt;/contributors&gt;&lt;auth-address&gt;Gold Coast Hospital and Health Service, Gold Coast, QLD.&amp;#xD;Griffith University, Gold Coast, QLD.&amp;#xD;Curtin University, Perth, WA.&amp;#xD;University of Melbourne, Melbourne, VIC.&amp;#xD;Queensland Health, Brisbane, QLD.&amp;#xD;Queensland Police Service, Brisbane, QLD.&amp;#xD;University of California San Diego, San Diego, CA, USA.&amp;#xD;Cairns Hospital and Health Service, Cairns, QLD.&amp;#xD;Queensland Ambulance Service, Brisbane, QLD.&amp;#xD;RMIT University, Melbourne, VIC.&lt;/auth-address&gt;&lt;titles&gt;&lt;title&gt;Health care in police watch-houses: a challenge and an opportunity&lt;/title&gt;&lt;secondary-title&gt;Med J Aust&lt;/secondary-title&gt;&lt;/titles&gt;&lt;periodical&gt;&lt;full-title&gt;Med J Aust&lt;/full-title&gt;&lt;/periodical&gt;&lt;pages&gt;287-9&lt;/pages&gt;&lt;volume&gt;217&lt;/volume&gt;&lt;number&gt;6&lt;/number&gt;&lt;edition&gt;2022/08/29&lt;/edition&gt;&lt;keywords&gt;&lt;keyword&gt;Emergency medical services&lt;/keyword&gt;&lt;keyword&gt;Health policy&lt;/keyword&gt;&lt;keyword&gt;Health systems&lt;/keyword&gt;&lt;keyword&gt;Prison&lt;/keyword&gt;&lt;keyword&gt;Public health&lt;/keyword&gt;&lt;/keywords&gt;&lt;dates&gt;&lt;year&gt;2022&lt;/year&gt;&lt;pub-dates&gt;&lt;date&gt;Aug 28&lt;/date&gt;&lt;/pub-dates&gt;&lt;/dates&gt;&lt;isbn&gt;0025-729X (Print)&amp;#xD;0025-729x&lt;/isbn&gt;&lt;accession-num&gt;36030509&lt;/accession-num&gt;&lt;urls&gt;&lt;/urls&gt;&lt;custom2&gt;PMC9804427&lt;/custom2&gt;&lt;electronic-resource-num&gt;10.5694/mja2.51688&lt;/electronic-resource-num&gt;&lt;remote-database-provider&gt;NLM&lt;/remote-database-provider&gt;&lt;language&gt;eng&lt;/language&gt;&lt;/record&gt;&lt;/Cite&gt;&lt;/EndNote&gt;</w:instrText>
      </w:r>
      <w:r>
        <w:fldChar w:fldCharType="separate"/>
      </w:r>
      <w:r>
        <w:rPr>
          <w:noProof/>
        </w:rPr>
        <w:t>(9)</w:t>
      </w:r>
      <w:r>
        <w:fldChar w:fldCharType="end"/>
      </w:r>
      <w:r>
        <w:t xml:space="preserve">  </w:t>
      </w:r>
    </w:p>
    <w:p w14:paraId="66A71977" w14:textId="77777777" w:rsidR="00A7194A" w:rsidRPr="005974C5" w:rsidRDefault="00A7194A" w:rsidP="005974C5">
      <w:pPr>
        <w:rPr>
          <w:rFonts w:cstheme="majorHAnsi"/>
          <w:lang w:val="en-US"/>
        </w:rPr>
      </w:pPr>
      <w:r w:rsidRPr="005974C5">
        <w:rPr>
          <w:rFonts w:cstheme="majorHAnsi"/>
        </w:rPr>
        <w:t xml:space="preserve">The National Prisons Addiction Medicine Network was convened to address a gap in the national policy landscape relating to the provision of evidence-based best-practice medical care for incarcerated people with substance use disorders, including OAT. The network </w:t>
      </w:r>
      <w:r w:rsidRPr="005974C5">
        <w:rPr>
          <w:rFonts w:cstheme="majorHAnsi"/>
          <w:lang w:val="en-US"/>
        </w:rPr>
        <w:t xml:space="preserve">comprises clinical, consumer and public health stakeholders from a range of jurisdictions with relevant experience in providing addiction and broader health services to incarcerated people. </w:t>
      </w:r>
    </w:p>
    <w:p w14:paraId="3388EABC" w14:textId="77777777" w:rsidR="00A7194A" w:rsidRPr="00D30C7E" w:rsidRDefault="00A7194A" w:rsidP="00A7194A">
      <w:pPr>
        <w:jc w:val="both"/>
      </w:pPr>
      <w:r>
        <w:t xml:space="preserve">This consensus statement aims to improve quality, consistency, and continuity of OAT for people who are incarcerated in Australia by promoting </w:t>
      </w:r>
      <w:r w:rsidRPr="00721788">
        <w:rPr>
          <w:lang w:val="en-US"/>
        </w:rPr>
        <w:t xml:space="preserve">a nationally coordinated </w:t>
      </w:r>
      <w:r>
        <w:rPr>
          <w:lang w:val="en-US"/>
        </w:rPr>
        <w:t xml:space="preserve">and evidence-based </w:t>
      </w:r>
      <w:r w:rsidRPr="00721788">
        <w:rPr>
          <w:lang w:val="en-US"/>
        </w:rPr>
        <w:t>approach</w:t>
      </w:r>
      <w:r>
        <w:rPr>
          <w:lang w:val="en-US"/>
        </w:rPr>
        <w:t xml:space="preserve"> to OAT provision and identifying targets against which to monitor progress. </w:t>
      </w:r>
      <w:bookmarkStart w:id="1" w:name="_Hlk166750986"/>
      <w:r>
        <w:t>In this statement, we adhere to the principles outlined in Rule 24 of the United Nations Standard Minimum Rules for the Treatment of Prisoners (the Mandela Rules)</w:t>
      </w:r>
      <w:r w:rsidRPr="00773A38">
        <w:t xml:space="preserve"> </w:t>
      </w:r>
      <w:r>
        <w:t>stipulating that prisoners are entitled to medical care that is equivalent to that which they could access in the community</w:t>
      </w:r>
      <w:bookmarkEnd w:id="1"/>
      <w:r>
        <w:t xml:space="preserve">. This statement has been developed for application to all custodial settings, including adult and juvenile prisons, jails and police cells (or watch-houses). </w:t>
      </w:r>
      <w:r w:rsidRPr="00D30C7E">
        <w:t xml:space="preserve">The objectives </w:t>
      </w:r>
      <w:r>
        <w:t>are</w:t>
      </w:r>
      <w:r w:rsidRPr="00D30C7E">
        <w:t>:</w:t>
      </w:r>
    </w:p>
    <w:p w14:paraId="26A1F57B" w14:textId="77777777" w:rsidR="00A7194A" w:rsidRPr="00D30C7E" w:rsidRDefault="00A7194A" w:rsidP="00A7194A">
      <w:pPr>
        <w:pStyle w:val="ListParagraph"/>
        <w:numPr>
          <w:ilvl w:val="0"/>
          <w:numId w:val="10"/>
        </w:numPr>
        <w:spacing w:after="160" w:line="259" w:lineRule="auto"/>
      </w:pPr>
      <w:r w:rsidRPr="00D30C7E">
        <w:t xml:space="preserve">to present a critical analysis of the evidence supporting the provision of OAT in </w:t>
      </w:r>
      <w:r>
        <w:t>custodial setting</w:t>
      </w:r>
      <w:r w:rsidRPr="00D30C7E">
        <w:t>s, and</w:t>
      </w:r>
    </w:p>
    <w:p w14:paraId="2E533897" w14:textId="4265604F" w:rsidR="00A7194A" w:rsidRDefault="00A7194A" w:rsidP="00A7194A">
      <w:pPr>
        <w:pStyle w:val="ListParagraph"/>
        <w:numPr>
          <w:ilvl w:val="0"/>
          <w:numId w:val="10"/>
        </w:numPr>
        <w:spacing w:after="160" w:line="259" w:lineRule="auto"/>
      </w:pPr>
      <w:r w:rsidRPr="00D30C7E">
        <w:t xml:space="preserve">to </w:t>
      </w:r>
      <w:r w:rsidR="008E4A1E">
        <w:t>develop consensus</w:t>
      </w:r>
      <w:r w:rsidRPr="00D30C7E">
        <w:t xml:space="preserve"> recommendations for the provision of OAT in </w:t>
      </w:r>
      <w:r>
        <w:t>custodial setting</w:t>
      </w:r>
      <w:r w:rsidRPr="00D30C7E">
        <w:t>s.</w:t>
      </w:r>
    </w:p>
    <w:p w14:paraId="297DA290" w14:textId="77777777" w:rsidR="005974C5" w:rsidRDefault="005974C5">
      <w:pPr>
        <w:spacing w:after="0"/>
        <w:rPr>
          <w:rFonts w:asciiTheme="minorHAnsi" w:eastAsiaTheme="majorEastAsia" w:hAnsiTheme="minorHAnsi" w:cstheme="majorBidi"/>
          <w:b/>
          <w:sz w:val="40"/>
          <w:szCs w:val="32"/>
        </w:rPr>
      </w:pPr>
      <w:r>
        <w:br w:type="page"/>
      </w:r>
    </w:p>
    <w:p w14:paraId="27BC61B5" w14:textId="57426731" w:rsidR="00A7194A" w:rsidRDefault="00A7194A" w:rsidP="00A7194A">
      <w:pPr>
        <w:pStyle w:val="Heading1"/>
      </w:pPr>
      <w:bookmarkStart w:id="2" w:name="_Toc172019681"/>
      <w:r>
        <w:lastRenderedPageBreak/>
        <w:t>Consensus recommendations</w:t>
      </w:r>
      <w:bookmarkEnd w:id="2"/>
    </w:p>
    <w:p w14:paraId="3641B4D9" w14:textId="23A541B5" w:rsidR="008E4A1E" w:rsidRPr="008E4A1E" w:rsidRDefault="008E4A1E" w:rsidP="008E4A1E">
      <w:r>
        <w:t xml:space="preserve">Among a national multi-disciplinary expert panel, the Delphi process yielded </w:t>
      </w:r>
      <w:r w:rsidR="00442A10">
        <w:t>19</w:t>
      </w:r>
      <w:r>
        <w:t xml:space="preserve"> recommendations for the provision of OAT in custodial settings in Australia.</w:t>
      </w:r>
      <w:r w:rsidR="00FA464D">
        <w:t xml:space="preserve"> </w:t>
      </w:r>
      <w:r w:rsidR="00442A10">
        <w:t>Fourteen recommendations achieved unanimous agreement (U). (Table 1)</w:t>
      </w:r>
    </w:p>
    <w:p w14:paraId="00FD11E2" w14:textId="7ACBDE3E" w:rsidR="00A7194A" w:rsidRPr="004F5B41" w:rsidRDefault="00A7194A" w:rsidP="00A7194A">
      <w:r>
        <w:t xml:space="preserve">Table </w:t>
      </w:r>
      <w:r w:rsidR="00FA464D">
        <w:t>1</w:t>
      </w:r>
      <w:r>
        <w:t xml:space="preserve">: </w:t>
      </w:r>
      <w:r w:rsidR="005974C5">
        <w:t>Consensus r</w:t>
      </w:r>
      <w:r>
        <w:t>ecommendations</w:t>
      </w:r>
      <w:r w:rsidR="005974C5" w:rsidRPr="005974C5">
        <w:t xml:space="preserve"> </w:t>
      </w:r>
    </w:p>
    <w:tbl>
      <w:tblPr>
        <w:tblStyle w:val="PlainTable2"/>
        <w:tblW w:w="0" w:type="auto"/>
        <w:tblLook w:val="04A0" w:firstRow="1" w:lastRow="0" w:firstColumn="1" w:lastColumn="0" w:noHBand="0" w:noVBand="1"/>
      </w:tblPr>
      <w:tblGrid>
        <w:gridCol w:w="503"/>
        <w:gridCol w:w="7702"/>
        <w:gridCol w:w="867"/>
      </w:tblGrid>
      <w:tr w:rsidR="00A7194A" w:rsidRPr="005974C5" w14:paraId="00E20A23" w14:textId="77777777" w:rsidTr="001D29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07A3B644" w14:textId="77777777" w:rsidR="00A7194A" w:rsidRPr="005974C5" w:rsidRDefault="00A7194A" w:rsidP="005974C5">
            <w:pPr>
              <w:rPr>
                <w:rFonts w:cstheme="majorHAnsi"/>
              </w:rPr>
            </w:pPr>
            <w:r w:rsidRPr="005974C5">
              <w:rPr>
                <w:rFonts w:cstheme="majorHAnsi"/>
              </w:rPr>
              <w:t>1</w:t>
            </w:r>
          </w:p>
        </w:tc>
        <w:tc>
          <w:tcPr>
            <w:tcW w:w="7719" w:type="dxa"/>
          </w:tcPr>
          <w:p w14:paraId="2E93F3CC" w14:textId="77777777" w:rsidR="00A7194A" w:rsidRPr="005974C5" w:rsidRDefault="00A7194A" w:rsidP="005974C5">
            <w:pPr>
              <w:cnfStyle w:val="100000000000" w:firstRow="1" w:lastRow="0" w:firstColumn="0" w:lastColumn="0" w:oddVBand="0" w:evenVBand="0" w:oddHBand="0" w:evenHBand="0" w:firstRowFirstColumn="0" w:firstRowLastColumn="0" w:lastRowFirstColumn="0" w:lastRowLastColumn="0"/>
              <w:rPr>
                <w:rFonts w:cstheme="majorHAnsi"/>
              </w:rPr>
            </w:pPr>
            <w:r w:rsidRPr="005974C5">
              <w:rPr>
                <w:rFonts w:cstheme="majorHAnsi"/>
              </w:rPr>
              <w:t>Induction or continuation of OAT</w:t>
            </w:r>
          </w:p>
        </w:tc>
        <w:tc>
          <w:tcPr>
            <w:tcW w:w="804" w:type="dxa"/>
          </w:tcPr>
          <w:p w14:paraId="7CFC94B6" w14:textId="09D90E96" w:rsidR="00A7194A" w:rsidRPr="005974C5" w:rsidRDefault="005974C5" w:rsidP="005974C5">
            <w:pPr>
              <w:cnfStyle w:val="100000000000" w:firstRow="1" w:lastRow="0" w:firstColumn="0" w:lastColumn="0" w:oddVBand="0" w:evenVBand="0" w:oddHBand="0" w:evenHBand="0" w:firstRowFirstColumn="0" w:firstRowLastColumn="0" w:lastRowFirstColumn="0" w:lastRowLastColumn="0"/>
              <w:rPr>
                <w:rFonts w:cstheme="majorHAnsi"/>
              </w:rPr>
            </w:pPr>
            <w:r w:rsidRPr="005974C5">
              <w:rPr>
                <w:rFonts w:cstheme="majorHAnsi"/>
              </w:rPr>
              <w:t>Grade*</w:t>
            </w:r>
          </w:p>
        </w:tc>
      </w:tr>
      <w:tr w:rsidR="00A7194A" w:rsidRPr="005974C5" w14:paraId="2460C39C"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7AAB8DE5" w14:textId="77777777" w:rsidR="00A7194A" w:rsidRPr="005974C5" w:rsidRDefault="00A7194A" w:rsidP="005974C5">
            <w:pPr>
              <w:rPr>
                <w:rFonts w:cstheme="majorHAnsi"/>
              </w:rPr>
            </w:pPr>
          </w:p>
        </w:tc>
        <w:tc>
          <w:tcPr>
            <w:tcW w:w="7719" w:type="dxa"/>
          </w:tcPr>
          <w:p w14:paraId="226F7857"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We recommend that custodial health services:</w:t>
            </w:r>
          </w:p>
        </w:tc>
        <w:tc>
          <w:tcPr>
            <w:tcW w:w="804" w:type="dxa"/>
          </w:tcPr>
          <w:p w14:paraId="29686112" w14:textId="6EC34B4F"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p>
        </w:tc>
      </w:tr>
      <w:tr w:rsidR="00A7194A" w:rsidRPr="005974C5" w14:paraId="3A9DF67A"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2F3D09DF" w14:textId="77777777" w:rsidR="00A7194A" w:rsidRPr="005974C5" w:rsidRDefault="00A7194A" w:rsidP="005974C5">
            <w:pPr>
              <w:rPr>
                <w:rFonts w:cstheme="majorHAnsi"/>
                <w:b w:val="0"/>
                <w:bCs w:val="0"/>
              </w:rPr>
            </w:pPr>
            <w:r w:rsidRPr="005974C5">
              <w:rPr>
                <w:rFonts w:cstheme="majorHAnsi"/>
                <w:b w:val="0"/>
                <w:bCs w:val="0"/>
              </w:rPr>
              <w:t>1.1</w:t>
            </w:r>
          </w:p>
        </w:tc>
        <w:tc>
          <w:tcPr>
            <w:tcW w:w="7719" w:type="dxa"/>
          </w:tcPr>
          <w:p w14:paraId="53B06D74"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Continue treatment for people entering custodial settings on OAT without interruption.</w:t>
            </w:r>
          </w:p>
        </w:tc>
        <w:tc>
          <w:tcPr>
            <w:tcW w:w="804" w:type="dxa"/>
          </w:tcPr>
          <w:p w14:paraId="3263D2E2" w14:textId="3B008825"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669B23FE"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59058002" w14:textId="77777777" w:rsidR="00A7194A" w:rsidRPr="005974C5" w:rsidRDefault="00A7194A" w:rsidP="005974C5">
            <w:pPr>
              <w:rPr>
                <w:rFonts w:cstheme="majorHAnsi"/>
                <w:b w:val="0"/>
                <w:bCs w:val="0"/>
              </w:rPr>
            </w:pPr>
            <w:r w:rsidRPr="005974C5">
              <w:rPr>
                <w:rFonts w:cstheme="majorHAnsi"/>
                <w:b w:val="0"/>
                <w:bCs w:val="0"/>
              </w:rPr>
              <w:t>1.2</w:t>
            </w:r>
          </w:p>
        </w:tc>
        <w:tc>
          <w:tcPr>
            <w:tcW w:w="7719" w:type="dxa"/>
          </w:tcPr>
          <w:p w14:paraId="430CB6D3"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Confidentially screen people entering custodial settings for opioid dependence and risk of opioid withdrawal.</w:t>
            </w:r>
          </w:p>
        </w:tc>
        <w:tc>
          <w:tcPr>
            <w:tcW w:w="804" w:type="dxa"/>
          </w:tcPr>
          <w:p w14:paraId="59CE9E48" w14:textId="1E73C5A4"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6950FDEC"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68C0C06E" w14:textId="77777777" w:rsidR="00A7194A" w:rsidRPr="005974C5" w:rsidRDefault="00A7194A" w:rsidP="005974C5">
            <w:pPr>
              <w:rPr>
                <w:rFonts w:cstheme="majorHAnsi"/>
                <w:b w:val="0"/>
                <w:bCs w:val="0"/>
              </w:rPr>
            </w:pPr>
            <w:r w:rsidRPr="005974C5">
              <w:rPr>
                <w:rFonts w:cstheme="majorHAnsi"/>
                <w:b w:val="0"/>
                <w:bCs w:val="0"/>
              </w:rPr>
              <w:t>1.3</w:t>
            </w:r>
          </w:p>
        </w:tc>
        <w:tc>
          <w:tcPr>
            <w:tcW w:w="7719" w:type="dxa"/>
          </w:tcPr>
          <w:p w14:paraId="45A33126"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Assess and treat people at risk of opioid withdrawal within 24 hours. They should be monitored by appropriately qualified health care providers for at least 72 hours following detention.</w:t>
            </w:r>
          </w:p>
        </w:tc>
        <w:tc>
          <w:tcPr>
            <w:tcW w:w="804" w:type="dxa"/>
          </w:tcPr>
          <w:p w14:paraId="20A15BF1" w14:textId="5A71E205"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268DB1A5"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632A2A9D" w14:textId="77777777" w:rsidR="00A7194A" w:rsidRPr="005974C5" w:rsidRDefault="00A7194A" w:rsidP="005974C5">
            <w:pPr>
              <w:rPr>
                <w:rFonts w:cstheme="majorHAnsi"/>
                <w:b w:val="0"/>
                <w:bCs w:val="0"/>
              </w:rPr>
            </w:pPr>
            <w:r w:rsidRPr="005974C5">
              <w:rPr>
                <w:rFonts w:cstheme="majorHAnsi"/>
                <w:b w:val="0"/>
                <w:bCs w:val="0"/>
              </w:rPr>
              <w:t>1.4</w:t>
            </w:r>
          </w:p>
        </w:tc>
        <w:tc>
          <w:tcPr>
            <w:tcW w:w="7719" w:type="dxa"/>
          </w:tcPr>
          <w:p w14:paraId="63B1A7BE"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Offer OAT to all who meet criteria for opioid dependence according to International Classification of Diseases, 11</w:t>
            </w:r>
            <w:r w:rsidRPr="005974C5">
              <w:rPr>
                <w:rFonts w:cstheme="majorHAnsi"/>
                <w:vertAlign w:val="superscript"/>
              </w:rPr>
              <w:t>th</w:t>
            </w:r>
            <w:r w:rsidRPr="005974C5">
              <w:rPr>
                <w:rFonts w:cstheme="majorHAnsi"/>
              </w:rPr>
              <w:t xml:space="preserve"> Revision (ICD-11) or Diagnostic and Statistical Manual of Mental Disorders, Fifth Edition (moderate-severe opioid use disorder, DSM-5). The principles of informed consent should be observed. There should be no arbitrary limits to OAT access based on resource constraints.</w:t>
            </w:r>
          </w:p>
        </w:tc>
        <w:tc>
          <w:tcPr>
            <w:tcW w:w="804" w:type="dxa"/>
          </w:tcPr>
          <w:p w14:paraId="317D14A4" w14:textId="5DF8B18E"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1B26BA3D"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24E4C728" w14:textId="77777777" w:rsidR="00A7194A" w:rsidRPr="005974C5" w:rsidRDefault="00A7194A" w:rsidP="005974C5">
            <w:pPr>
              <w:rPr>
                <w:rFonts w:cstheme="majorHAnsi"/>
                <w:b w:val="0"/>
                <w:bCs w:val="0"/>
              </w:rPr>
            </w:pPr>
            <w:r w:rsidRPr="005974C5">
              <w:rPr>
                <w:rFonts w:cstheme="majorHAnsi"/>
                <w:b w:val="0"/>
                <w:bCs w:val="0"/>
              </w:rPr>
              <w:t>1.5</w:t>
            </w:r>
          </w:p>
        </w:tc>
        <w:tc>
          <w:tcPr>
            <w:tcW w:w="7719" w:type="dxa"/>
          </w:tcPr>
          <w:p w14:paraId="77B9168E"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bookmarkStart w:id="3" w:name="_Hlk155864531"/>
            <w:r w:rsidRPr="005974C5">
              <w:rPr>
                <w:rFonts w:cstheme="majorHAnsi"/>
              </w:rPr>
              <w:t xml:space="preserve">Offer a health assessment to people seeking OAT at any time during their incarceration, </w:t>
            </w:r>
            <w:bookmarkEnd w:id="3"/>
            <w:r w:rsidRPr="005974C5">
              <w:rPr>
                <w:rFonts w:cstheme="majorHAnsi"/>
              </w:rPr>
              <w:t xml:space="preserve">within two weeks. Earlier assessment is required for people at risk of opioid withdrawal (see recommendation 1.3). Priority should be given to pregnant women and people with significant physical or mental health comorbidities. </w:t>
            </w:r>
          </w:p>
        </w:tc>
        <w:tc>
          <w:tcPr>
            <w:tcW w:w="804" w:type="dxa"/>
          </w:tcPr>
          <w:p w14:paraId="12A33B4D" w14:textId="28C08953"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A</w:t>
            </w:r>
          </w:p>
        </w:tc>
      </w:tr>
      <w:tr w:rsidR="00A7194A" w:rsidRPr="005974C5" w14:paraId="2DC4297B"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37C371A7" w14:textId="77777777" w:rsidR="00A7194A" w:rsidRPr="005974C5" w:rsidRDefault="00A7194A" w:rsidP="005974C5">
            <w:pPr>
              <w:rPr>
                <w:rFonts w:cstheme="majorHAnsi"/>
              </w:rPr>
            </w:pPr>
            <w:r w:rsidRPr="005974C5">
              <w:rPr>
                <w:rFonts w:cstheme="majorHAnsi"/>
              </w:rPr>
              <w:t>2</w:t>
            </w:r>
          </w:p>
        </w:tc>
        <w:tc>
          <w:tcPr>
            <w:tcW w:w="7719" w:type="dxa"/>
          </w:tcPr>
          <w:p w14:paraId="5FEBF60C" w14:textId="77777777" w:rsidR="00A7194A" w:rsidRPr="00442A10"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b/>
                <w:bCs/>
              </w:rPr>
            </w:pPr>
            <w:r w:rsidRPr="00442A10">
              <w:rPr>
                <w:rFonts w:cstheme="majorHAnsi"/>
                <w:b/>
                <w:bCs/>
              </w:rPr>
              <w:t>OAT options and administration</w:t>
            </w:r>
          </w:p>
        </w:tc>
        <w:tc>
          <w:tcPr>
            <w:tcW w:w="804" w:type="dxa"/>
          </w:tcPr>
          <w:p w14:paraId="7A4B1727"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p>
        </w:tc>
      </w:tr>
      <w:tr w:rsidR="00A7194A" w:rsidRPr="005974C5" w14:paraId="09EABBD5"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59782654" w14:textId="77777777" w:rsidR="00A7194A" w:rsidRPr="005974C5" w:rsidRDefault="00A7194A" w:rsidP="005974C5">
            <w:pPr>
              <w:rPr>
                <w:rFonts w:cstheme="majorHAnsi"/>
              </w:rPr>
            </w:pPr>
          </w:p>
        </w:tc>
        <w:tc>
          <w:tcPr>
            <w:tcW w:w="7719" w:type="dxa"/>
          </w:tcPr>
          <w:p w14:paraId="71634BC4"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We recommend custodial health services:</w:t>
            </w:r>
          </w:p>
        </w:tc>
        <w:tc>
          <w:tcPr>
            <w:tcW w:w="804" w:type="dxa"/>
          </w:tcPr>
          <w:p w14:paraId="095E8396" w14:textId="598A5628"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p>
        </w:tc>
      </w:tr>
      <w:tr w:rsidR="00A7194A" w:rsidRPr="005974C5" w14:paraId="60984226"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0D347F8C" w14:textId="77777777" w:rsidR="00A7194A" w:rsidRPr="005974C5" w:rsidRDefault="00A7194A" w:rsidP="005974C5">
            <w:pPr>
              <w:rPr>
                <w:rFonts w:cstheme="majorHAnsi"/>
              </w:rPr>
            </w:pPr>
            <w:r w:rsidRPr="005974C5">
              <w:rPr>
                <w:rFonts w:cstheme="majorHAnsi"/>
                <w:b w:val="0"/>
                <w:bCs w:val="0"/>
              </w:rPr>
              <w:t>2.1</w:t>
            </w:r>
          </w:p>
        </w:tc>
        <w:tc>
          <w:tcPr>
            <w:tcW w:w="7719" w:type="dxa"/>
          </w:tcPr>
          <w:p w14:paraId="320DD4EF"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 xml:space="preserve">Use a person-centred approach that allows choice of medication. The choice of medication and formulations offered is a clinical decision that requires thorough consideration of the risks and benefits for each individual. </w:t>
            </w:r>
          </w:p>
        </w:tc>
        <w:tc>
          <w:tcPr>
            <w:tcW w:w="804" w:type="dxa"/>
          </w:tcPr>
          <w:p w14:paraId="57AE9BB5" w14:textId="2B180F54"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B</w:t>
            </w:r>
          </w:p>
        </w:tc>
      </w:tr>
      <w:tr w:rsidR="00A7194A" w:rsidRPr="005974C5" w14:paraId="26D4610F"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4C2E8C03" w14:textId="77777777" w:rsidR="00A7194A" w:rsidRPr="005974C5" w:rsidRDefault="00A7194A" w:rsidP="005974C5">
            <w:pPr>
              <w:rPr>
                <w:rFonts w:cstheme="majorHAnsi"/>
                <w:b w:val="0"/>
                <w:bCs w:val="0"/>
              </w:rPr>
            </w:pPr>
            <w:r w:rsidRPr="005974C5">
              <w:rPr>
                <w:rFonts w:cstheme="majorHAnsi"/>
                <w:b w:val="0"/>
                <w:bCs w:val="0"/>
              </w:rPr>
              <w:t>2.2</w:t>
            </w:r>
          </w:p>
        </w:tc>
        <w:tc>
          <w:tcPr>
            <w:tcW w:w="7719" w:type="dxa"/>
          </w:tcPr>
          <w:p w14:paraId="30BE319F" w14:textId="4B0B042A"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 xml:space="preserve">Consider maximising access to the long-acting buprenorphine depot, given it may facilitate greater treatment access with the same resources. </w:t>
            </w:r>
          </w:p>
        </w:tc>
        <w:tc>
          <w:tcPr>
            <w:tcW w:w="804" w:type="dxa"/>
          </w:tcPr>
          <w:p w14:paraId="0B827522" w14:textId="5510D857"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A</w:t>
            </w:r>
          </w:p>
        </w:tc>
      </w:tr>
      <w:tr w:rsidR="00A7194A" w:rsidRPr="005974C5" w14:paraId="20B37968"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3C9C4FC5" w14:textId="77777777" w:rsidR="00A7194A" w:rsidRPr="005974C5" w:rsidRDefault="00A7194A" w:rsidP="005974C5">
            <w:pPr>
              <w:rPr>
                <w:rFonts w:cstheme="majorHAnsi"/>
                <w:b w:val="0"/>
                <w:bCs w:val="0"/>
              </w:rPr>
            </w:pPr>
            <w:r w:rsidRPr="005974C5">
              <w:rPr>
                <w:rFonts w:cstheme="majorHAnsi"/>
                <w:b w:val="0"/>
                <w:bCs w:val="0"/>
              </w:rPr>
              <w:t>2.3</w:t>
            </w:r>
          </w:p>
        </w:tc>
        <w:tc>
          <w:tcPr>
            <w:tcW w:w="7719" w:type="dxa"/>
          </w:tcPr>
          <w:p w14:paraId="53AD11CE"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Avoid withholding or discontinuing OAT as a disciplinary measure. Forced tapering and withdrawal of OAT during incarceration increases risk of overdose and death on release.</w:t>
            </w:r>
          </w:p>
        </w:tc>
        <w:tc>
          <w:tcPr>
            <w:tcW w:w="804" w:type="dxa"/>
          </w:tcPr>
          <w:p w14:paraId="3190F27D" w14:textId="02485EBF"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A</w:t>
            </w:r>
          </w:p>
        </w:tc>
      </w:tr>
      <w:tr w:rsidR="00A7194A" w:rsidRPr="005974C5" w14:paraId="0E10532B"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20455603" w14:textId="77777777" w:rsidR="00A7194A" w:rsidRPr="005974C5" w:rsidRDefault="00A7194A" w:rsidP="005974C5">
            <w:pPr>
              <w:rPr>
                <w:rFonts w:cstheme="majorHAnsi"/>
              </w:rPr>
            </w:pPr>
            <w:r w:rsidRPr="005974C5">
              <w:rPr>
                <w:rFonts w:cstheme="majorHAnsi"/>
              </w:rPr>
              <w:t>3</w:t>
            </w:r>
          </w:p>
        </w:tc>
        <w:tc>
          <w:tcPr>
            <w:tcW w:w="7719" w:type="dxa"/>
          </w:tcPr>
          <w:p w14:paraId="1F0172A8" w14:textId="77777777" w:rsidR="00A7194A" w:rsidRPr="00442A10"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b/>
                <w:bCs/>
              </w:rPr>
            </w:pPr>
            <w:r w:rsidRPr="00442A10">
              <w:rPr>
                <w:rFonts w:cstheme="majorHAnsi"/>
                <w:b/>
                <w:bCs/>
              </w:rPr>
              <w:t>Transition of care to the community</w:t>
            </w:r>
          </w:p>
        </w:tc>
        <w:tc>
          <w:tcPr>
            <w:tcW w:w="804" w:type="dxa"/>
          </w:tcPr>
          <w:p w14:paraId="1598480A"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p>
        </w:tc>
      </w:tr>
      <w:tr w:rsidR="00A7194A" w:rsidRPr="005974C5" w14:paraId="033DC773"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2353608E" w14:textId="77777777" w:rsidR="00A7194A" w:rsidRPr="005974C5" w:rsidRDefault="00A7194A" w:rsidP="005974C5">
            <w:pPr>
              <w:rPr>
                <w:rFonts w:cstheme="majorHAnsi"/>
              </w:rPr>
            </w:pPr>
          </w:p>
        </w:tc>
        <w:tc>
          <w:tcPr>
            <w:tcW w:w="7719" w:type="dxa"/>
          </w:tcPr>
          <w:p w14:paraId="50ABE972"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We recommend that custodial health services:</w:t>
            </w:r>
          </w:p>
        </w:tc>
        <w:tc>
          <w:tcPr>
            <w:tcW w:w="804" w:type="dxa"/>
          </w:tcPr>
          <w:p w14:paraId="6E27ADA7"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p>
        </w:tc>
      </w:tr>
      <w:tr w:rsidR="00A7194A" w:rsidRPr="005974C5" w14:paraId="143A32D6"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741929EA" w14:textId="77777777" w:rsidR="00A7194A" w:rsidRPr="005974C5" w:rsidRDefault="00A7194A" w:rsidP="005974C5">
            <w:pPr>
              <w:rPr>
                <w:rFonts w:cstheme="majorHAnsi"/>
                <w:b w:val="0"/>
                <w:bCs w:val="0"/>
              </w:rPr>
            </w:pPr>
            <w:r w:rsidRPr="005974C5">
              <w:rPr>
                <w:rFonts w:cstheme="majorHAnsi"/>
                <w:b w:val="0"/>
                <w:bCs w:val="0"/>
              </w:rPr>
              <w:t>3.1</w:t>
            </w:r>
          </w:p>
        </w:tc>
        <w:tc>
          <w:tcPr>
            <w:tcW w:w="7719" w:type="dxa"/>
          </w:tcPr>
          <w:p w14:paraId="0469FD7C"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Actively link people on OAT with community-based OAT providers prior to release to facilitate continuity of care.</w:t>
            </w:r>
          </w:p>
        </w:tc>
        <w:tc>
          <w:tcPr>
            <w:tcW w:w="804" w:type="dxa"/>
          </w:tcPr>
          <w:p w14:paraId="712E31D2" w14:textId="2D677066"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68C3E217"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17BD04CD" w14:textId="77777777" w:rsidR="00A7194A" w:rsidRPr="005974C5" w:rsidRDefault="00A7194A" w:rsidP="005974C5">
            <w:pPr>
              <w:rPr>
                <w:rFonts w:cstheme="majorHAnsi"/>
                <w:b w:val="0"/>
                <w:bCs w:val="0"/>
              </w:rPr>
            </w:pPr>
            <w:r w:rsidRPr="005974C5">
              <w:rPr>
                <w:rFonts w:cstheme="majorHAnsi"/>
                <w:b w:val="0"/>
                <w:bCs w:val="0"/>
              </w:rPr>
              <w:t>3.2</w:t>
            </w:r>
          </w:p>
        </w:tc>
        <w:tc>
          <w:tcPr>
            <w:tcW w:w="7719" w:type="dxa"/>
          </w:tcPr>
          <w:p w14:paraId="496DE3C5"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Provide individuals with a bridging prescription and accessible dosing location on release from prison. The script should be of sufficient duration to ensure continuity of treatment while identifying a community prescriber – ideally at least four weeks supply. Ensure that take-away doses are available for days when pharmacies are closed and supervised dosing is not available.</w:t>
            </w:r>
          </w:p>
        </w:tc>
        <w:tc>
          <w:tcPr>
            <w:tcW w:w="804" w:type="dxa"/>
          </w:tcPr>
          <w:p w14:paraId="17C7D85B" w14:textId="744FB692"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1FE49EDB"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3DC56DB0" w14:textId="77777777" w:rsidR="00A7194A" w:rsidRPr="005974C5" w:rsidRDefault="00A7194A" w:rsidP="005974C5">
            <w:pPr>
              <w:rPr>
                <w:rFonts w:cstheme="majorHAnsi"/>
                <w:b w:val="0"/>
                <w:bCs w:val="0"/>
              </w:rPr>
            </w:pPr>
            <w:r w:rsidRPr="005974C5">
              <w:rPr>
                <w:rFonts w:cstheme="majorHAnsi"/>
                <w:b w:val="0"/>
                <w:bCs w:val="0"/>
              </w:rPr>
              <w:lastRenderedPageBreak/>
              <w:t>3.3</w:t>
            </w:r>
          </w:p>
        </w:tc>
        <w:tc>
          <w:tcPr>
            <w:tcW w:w="7719" w:type="dxa"/>
          </w:tcPr>
          <w:p w14:paraId="5A0DD0E7"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Implement programs to provide psychosocial support on release, including peer or patient navigators, to improve OAT retention.</w:t>
            </w:r>
          </w:p>
        </w:tc>
        <w:tc>
          <w:tcPr>
            <w:tcW w:w="804" w:type="dxa"/>
          </w:tcPr>
          <w:p w14:paraId="5F141132" w14:textId="311BF4C1"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A</w:t>
            </w:r>
          </w:p>
        </w:tc>
      </w:tr>
      <w:tr w:rsidR="00A7194A" w:rsidRPr="005974C5" w14:paraId="42CA89E5"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20AEFC6C" w14:textId="77777777" w:rsidR="00A7194A" w:rsidRPr="005974C5" w:rsidRDefault="00A7194A" w:rsidP="005974C5">
            <w:pPr>
              <w:rPr>
                <w:rFonts w:cstheme="majorHAnsi"/>
                <w:b w:val="0"/>
                <w:bCs w:val="0"/>
              </w:rPr>
            </w:pPr>
            <w:r w:rsidRPr="005974C5">
              <w:rPr>
                <w:rFonts w:cstheme="majorHAnsi"/>
                <w:b w:val="0"/>
                <w:bCs w:val="0"/>
              </w:rPr>
              <w:t>3.4</w:t>
            </w:r>
          </w:p>
        </w:tc>
        <w:tc>
          <w:tcPr>
            <w:tcW w:w="7719" w:type="dxa"/>
          </w:tcPr>
          <w:p w14:paraId="74166BEF"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Provide training and access to take-home naloxone during incarceration and on release to reduce the risk of fatal overdose.</w:t>
            </w:r>
          </w:p>
        </w:tc>
        <w:tc>
          <w:tcPr>
            <w:tcW w:w="804" w:type="dxa"/>
          </w:tcPr>
          <w:p w14:paraId="1B37B294" w14:textId="18895161"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0529A98C"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6F18DD85" w14:textId="77777777" w:rsidR="00A7194A" w:rsidRPr="005974C5" w:rsidRDefault="00A7194A" w:rsidP="005974C5">
            <w:pPr>
              <w:rPr>
                <w:rFonts w:cstheme="majorHAnsi"/>
              </w:rPr>
            </w:pPr>
            <w:r w:rsidRPr="005974C5">
              <w:rPr>
                <w:rFonts w:cstheme="majorHAnsi"/>
              </w:rPr>
              <w:t>4</w:t>
            </w:r>
          </w:p>
        </w:tc>
        <w:tc>
          <w:tcPr>
            <w:tcW w:w="7719" w:type="dxa"/>
          </w:tcPr>
          <w:p w14:paraId="27F73486" w14:textId="77777777" w:rsidR="00A7194A" w:rsidRPr="00442A10"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b/>
                <w:bCs/>
              </w:rPr>
            </w:pPr>
            <w:r w:rsidRPr="00442A10">
              <w:rPr>
                <w:rFonts w:cstheme="majorHAnsi"/>
                <w:b/>
                <w:bCs/>
              </w:rPr>
              <w:t>Special populations</w:t>
            </w:r>
          </w:p>
        </w:tc>
        <w:tc>
          <w:tcPr>
            <w:tcW w:w="804" w:type="dxa"/>
          </w:tcPr>
          <w:p w14:paraId="51A6C03C"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p>
        </w:tc>
      </w:tr>
      <w:tr w:rsidR="00A7194A" w:rsidRPr="005974C5" w14:paraId="5154C0F6"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2A5A1AFB" w14:textId="77777777" w:rsidR="00A7194A" w:rsidRPr="005974C5" w:rsidRDefault="00A7194A" w:rsidP="005974C5">
            <w:pPr>
              <w:rPr>
                <w:rFonts w:cstheme="majorHAnsi"/>
              </w:rPr>
            </w:pPr>
          </w:p>
        </w:tc>
        <w:tc>
          <w:tcPr>
            <w:tcW w:w="7719" w:type="dxa"/>
          </w:tcPr>
          <w:p w14:paraId="5DC9CEB9"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We recommend that custodial health providers:</w:t>
            </w:r>
          </w:p>
        </w:tc>
        <w:tc>
          <w:tcPr>
            <w:tcW w:w="804" w:type="dxa"/>
          </w:tcPr>
          <w:p w14:paraId="220C6A3F"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p>
        </w:tc>
      </w:tr>
      <w:tr w:rsidR="00A7194A" w:rsidRPr="005974C5" w14:paraId="788A339D"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3B7B818C" w14:textId="77777777" w:rsidR="00A7194A" w:rsidRPr="005974C5" w:rsidRDefault="00A7194A" w:rsidP="005974C5">
            <w:pPr>
              <w:rPr>
                <w:rFonts w:cstheme="majorHAnsi"/>
                <w:b w:val="0"/>
                <w:bCs w:val="0"/>
              </w:rPr>
            </w:pPr>
            <w:r w:rsidRPr="005974C5">
              <w:rPr>
                <w:rFonts w:cstheme="majorHAnsi"/>
                <w:b w:val="0"/>
                <w:bCs w:val="0"/>
              </w:rPr>
              <w:t>4.1</w:t>
            </w:r>
          </w:p>
        </w:tc>
        <w:tc>
          <w:tcPr>
            <w:tcW w:w="7719" w:type="dxa"/>
          </w:tcPr>
          <w:p w14:paraId="0C25AC15" w14:textId="4CDD74B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 xml:space="preserve">Collaborate with Aboriginal and Torres Strait Islander community representatives, including Elders, to </w:t>
            </w:r>
            <w:r w:rsidR="008D7D48">
              <w:rPr>
                <w:rFonts w:cstheme="majorHAnsi"/>
              </w:rPr>
              <w:t>ensure</w:t>
            </w:r>
            <w:r w:rsidRPr="005974C5">
              <w:rPr>
                <w:rFonts w:cstheme="majorHAnsi"/>
              </w:rPr>
              <w:t xml:space="preserve"> culturally appropriate care for Aboriginal and Torres Strait Islander people. Consider establishment of in-reach services in collaboration with local Aboriginal Community Controlled Health Organisations.</w:t>
            </w:r>
          </w:p>
        </w:tc>
        <w:tc>
          <w:tcPr>
            <w:tcW w:w="804" w:type="dxa"/>
          </w:tcPr>
          <w:p w14:paraId="1C475B67" w14:textId="6703B1BB"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5113F108"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68EB0CE3" w14:textId="77777777" w:rsidR="00A7194A" w:rsidRPr="005974C5" w:rsidRDefault="00A7194A" w:rsidP="005974C5">
            <w:pPr>
              <w:rPr>
                <w:rFonts w:cstheme="majorHAnsi"/>
                <w:b w:val="0"/>
                <w:bCs w:val="0"/>
              </w:rPr>
            </w:pPr>
            <w:r w:rsidRPr="005974C5">
              <w:rPr>
                <w:rFonts w:cstheme="majorHAnsi"/>
                <w:b w:val="0"/>
                <w:bCs w:val="0"/>
              </w:rPr>
              <w:t>4.2</w:t>
            </w:r>
          </w:p>
        </w:tc>
        <w:tc>
          <w:tcPr>
            <w:tcW w:w="7719" w:type="dxa"/>
          </w:tcPr>
          <w:p w14:paraId="1C5A4E3D"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Continue or commence OAT for pregnant women with opioid dependence.</w:t>
            </w:r>
          </w:p>
        </w:tc>
        <w:tc>
          <w:tcPr>
            <w:tcW w:w="804" w:type="dxa"/>
          </w:tcPr>
          <w:p w14:paraId="4F78319B" w14:textId="13C63551"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1617C2F4"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0512A510" w14:textId="77777777" w:rsidR="00A7194A" w:rsidRPr="005974C5" w:rsidRDefault="00A7194A" w:rsidP="005974C5">
            <w:pPr>
              <w:rPr>
                <w:rFonts w:cstheme="majorHAnsi"/>
              </w:rPr>
            </w:pPr>
            <w:r w:rsidRPr="005974C5">
              <w:rPr>
                <w:rFonts w:cstheme="majorHAnsi"/>
              </w:rPr>
              <w:t>5</w:t>
            </w:r>
          </w:p>
        </w:tc>
        <w:tc>
          <w:tcPr>
            <w:tcW w:w="7719" w:type="dxa"/>
          </w:tcPr>
          <w:p w14:paraId="37531288" w14:textId="77777777" w:rsidR="00A7194A" w:rsidRPr="00442A10"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b/>
                <w:bCs/>
              </w:rPr>
            </w:pPr>
            <w:r w:rsidRPr="00442A10">
              <w:rPr>
                <w:rFonts w:cstheme="majorHAnsi"/>
                <w:b/>
                <w:bCs/>
              </w:rPr>
              <w:t>Organisational support</w:t>
            </w:r>
          </w:p>
        </w:tc>
        <w:tc>
          <w:tcPr>
            <w:tcW w:w="804" w:type="dxa"/>
          </w:tcPr>
          <w:p w14:paraId="08FABC55"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p>
        </w:tc>
      </w:tr>
      <w:tr w:rsidR="00A7194A" w:rsidRPr="005974C5" w14:paraId="3EA7BA76"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289EB55A" w14:textId="77777777" w:rsidR="00A7194A" w:rsidRPr="005974C5" w:rsidRDefault="00A7194A" w:rsidP="005974C5">
            <w:pPr>
              <w:rPr>
                <w:rFonts w:cstheme="majorHAnsi"/>
              </w:rPr>
            </w:pPr>
          </w:p>
        </w:tc>
        <w:tc>
          <w:tcPr>
            <w:tcW w:w="7719" w:type="dxa"/>
          </w:tcPr>
          <w:p w14:paraId="6BA005B3"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We recommend that custodial health services:</w:t>
            </w:r>
          </w:p>
        </w:tc>
        <w:tc>
          <w:tcPr>
            <w:tcW w:w="804" w:type="dxa"/>
          </w:tcPr>
          <w:p w14:paraId="75079338"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p>
        </w:tc>
      </w:tr>
      <w:tr w:rsidR="00A7194A" w:rsidRPr="005974C5" w14:paraId="3DC35011"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43A92918" w14:textId="77777777" w:rsidR="00A7194A" w:rsidRPr="005974C5" w:rsidRDefault="00A7194A" w:rsidP="005974C5">
            <w:pPr>
              <w:rPr>
                <w:rFonts w:cstheme="majorHAnsi"/>
                <w:b w:val="0"/>
                <w:bCs w:val="0"/>
              </w:rPr>
            </w:pPr>
            <w:r w:rsidRPr="005974C5">
              <w:rPr>
                <w:rFonts w:cstheme="majorHAnsi"/>
                <w:b w:val="0"/>
                <w:bCs w:val="0"/>
              </w:rPr>
              <w:t>5.1</w:t>
            </w:r>
          </w:p>
        </w:tc>
        <w:tc>
          <w:tcPr>
            <w:tcW w:w="7719" w:type="dxa"/>
          </w:tcPr>
          <w:p w14:paraId="4B9A4A98"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Maintain up-to-date protocols or guidelines for OAT service delivery.</w:t>
            </w:r>
          </w:p>
        </w:tc>
        <w:tc>
          <w:tcPr>
            <w:tcW w:w="804" w:type="dxa"/>
          </w:tcPr>
          <w:p w14:paraId="792C90FE" w14:textId="35F82ADC"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394EEA7D"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08E37651" w14:textId="77777777" w:rsidR="00A7194A" w:rsidRPr="005974C5" w:rsidRDefault="00A7194A" w:rsidP="005974C5">
            <w:pPr>
              <w:rPr>
                <w:rFonts w:cstheme="majorHAnsi"/>
                <w:b w:val="0"/>
                <w:bCs w:val="0"/>
              </w:rPr>
            </w:pPr>
            <w:r w:rsidRPr="005974C5">
              <w:rPr>
                <w:rFonts w:cstheme="majorHAnsi"/>
                <w:b w:val="0"/>
                <w:bCs w:val="0"/>
              </w:rPr>
              <w:t>5.2</w:t>
            </w:r>
          </w:p>
        </w:tc>
        <w:tc>
          <w:tcPr>
            <w:tcW w:w="7719" w:type="dxa"/>
          </w:tcPr>
          <w:p w14:paraId="193EC89C"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Implement opioid harm reduction education programs, covering OAT, overdose prevention and stigma, for people in prison, healthcare providers and correctional staff. The program should be culturally appropriate and accessible to people with varying levels of health literacy.</w:t>
            </w:r>
          </w:p>
        </w:tc>
        <w:tc>
          <w:tcPr>
            <w:tcW w:w="804" w:type="dxa"/>
          </w:tcPr>
          <w:p w14:paraId="18A2D194" w14:textId="0C9109E0"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1842CB81"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2386A171" w14:textId="77777777" w:rsidR="00A7194A" w:rsidRPr="005974C5" w:rsidRDefault="00A7194A" w:rsidP="005974C5">
            <w:pPr>
              <w:rPr>
                <w:rFonts w:cstheme="majorHAnsi"/>
              </w:rPr>
            </w:pPr>
          </w:p>
        </w:tc>
        <w:tc>
          <w:tcPr>
            <w:tcW w:w="7719" w:type="dxa"/>
          </w:tcPr>
          <w:p w14:paraId="7EEC3254"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We recommend that government and relevant health authorities:</w:t>
            </w:r>
          </w:p>
        </w:tc>
        <w:tc>
          <w:tcPr>
            <w:tcW w:w="804" w:type="dxa"/>
          </w:tcPr>
          <w:p w14:paraId="4653CF41" w14:textId="4CD580EB"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p>
        </w:tc>
      </w:tr>
      <w:tr w:rsidR="00A7194A" w:rsidRPr="005974C5" w14:paraId="139C0A92"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5585D400" w14:textId="77777777" w:rsidR="00A7194A" w:rsidRPr="005974C5" w:rsidRDefault="00A7194A" w:rsidP="005974C5">
            <w:pPr>
              <w:rPr>
                <w:rFonts w:cstheme="majorHAnsi"/>
                <w:b w:val="0"/>
                <w:bCs w:val="0"/>
              </w:rPr>
            </w:pPr>
            <w:r w:rsidRPr="005974C5">
              <w:rPr>
                <w:rFonts w:cstheme="majorHAnsi"/>
                <w:b w:val="0"/>
                <w:bCs w:val="0"/>
              </w:rPr>
              <w:t>5.3</w:t>
            </w:r>
          </w:p>
        </w:tc>
        <w:tc>
          <w:tcPr>
            <w:tcW w:w="7719" w:type="dxa"/>
          </w:tcPr>
          <w:p w14:paraId="0A22F06D" w14:textId="77777777"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Ensure adequate and sustained funding to support OAT service delivery.</w:t>
            </w:r>
          </w:p>
        </w:tc>
        <w:tc>
          <w:tcPr>
            <w:tcW w:w="804" w:type="dxa"/>
          </w:tcPr>
          <w:p w14:paraId="796E32B4" w14:textId="00826E6A"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r w:rsidR="00A7194A" w:rsidRPr="005974C5" w14:paraId="5192D8C0" w14:textId="77777777" w:rsidTr="001D2995">
        <w:tc>
          <w:tcPr>
            <w:cnfStyle w:val="001000000000" w:firstRow="0" w:lastRow="0" w:firstColumn="1" w:lastColumn="0" w:oddVBand="0" w:evenVBand="0" w:oddHBand="0" w:evenHBand="0" w:firstRowFirstColumn="0" w:firstRowLastColumn="0" w:lastRowFirstColumn="0" w:lastRowLastColumn="0"/>
            <w:tcW w:w="503" w:type="dxa"/>
          </w:tcPr>
          <w:p w14:paraId="644E3B29" w14:textId="77777777" w:rsidR="00A7194A" w:rsidRPr="005974C5" w:rsidRDefault="00A7194A" w:rsidP="005974C5">
            <w:pPr>
              <w:rPr>
                <w:rFonts w:cstheme="majorHAnsi"/>
                <w:b w:val="0"/>
                <w:bCs w:val="0"/>
              </w:rPr>
            </w:pPr>
            <w:r w:rsidRPr="005974C5">
              <w:rPr>
                <w:rFonts w:cstheme="majorHAnsi"/>
                <w:b w:val="0"/>
                <w:bCs w:val="0"/>
              </w:rPr>
              <w:t>5.4</w:t>
            </w:r>
          </w:p>
        </w:tc>
        <w:tc>
          <w:tcPr>
            <w:tcW w:w="7719" w:type="dxa"/>
          </w:tcPr>
          <w:p w14:paraId="28406F9C" w14:textId="77777777" w:rsidR="00A7194A" w:rsidRPr="005974C5" w:rsidRDefault="00A7194A" w:rsidP="005974C5">
            <w:pPr>
              <w:cnfStyle w:val="000000000000" w:firstRow="0" w:lastRow="0" w:firstColumn="0" w:lastColumn="0" w:oddVBand="0" w:evenVBand="0" w:oddHBand="0" w:evenHBand="0" w:firstRowFirstColumn="0" w:firstRowLastColumn="0" w:lastRowFirstColumn="0" w:lastRowLastColumn="0"/>
              <w:rPr>
                <w:rFonts w:cstheme="majorHAnsi"/>
              </w:rPr>
            </w:pPr>
            <w:r w:rsidRPr="005974C5">
              <w:rPr>
                <w:rFonts w:cstheme="majorHAnsi"/>
              </w:rPr>
              <w:t xml:space="preserve">Implement a jurisdiction-wide electronic medical record in custodial settings to promote continuity of care across settings.   </w:t>
            </w:r>
          </w:p>
        </w:tc>
        <w:tc>
          <w:tcPr>
            <w:tcW w:w="804" w:type="dxa"/>
          </w:tcPr>
          <w:p w14:paraId="4B0673BC" w14:textId="26D29BA5" w:rsidR="00A7194A" w:rsidRPr="005974C5" w:rsidRDefault="00442A10" w:rsidP="005974C5">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U</w:t>
            </w:r>
          </w:p>
        </w:tc>
      </w:tr>
      <w:tr w:rsidR="00A7194A" w:rsidRPr="005974C5" w14:paraId="4AF94377" w14:textId="77777777" w:rsidTr="001D2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09921558" w14:textId="77777777" w:rsidR="00A7194A" w:rsidRPr="005974C5" w:rsidRDefault="00A7194A" w:rsidP="005974C5">
            <w:pPr>
              <w:rPr>
                <w:rFonts w:cstheme="majorHAnsi"/>
                <w:b w:val="0"/>
                <w:bCs w:val="0"/>
              </w:rPr>
            </w:pPr>
            <w:r w:rsidRPr="005974C5">
              <w:rPr>
                <w:rFonts w:cstheme="majorHAnsi"/>
                <w:b w:val="0"/>
                <w:bCs w:val="0"/>
              </w:rPr>
              <w:t>5.5</w:t>
            </w:r>
          </w:p>
        </w:tc>
        <w:tc>
          <w:tcPr>
            <w:tcW w:w="7719" w:type="dxa"/>
          </w:tcPr>
          <w:p w14:paraId="44499168" w14:textId="5975007C" w:rsidR="00A7194A" w:rsidRPr="005974C5" w:rsidRDefault="00A7194A" w:rsidP="005974C5">
            <w:pPr>
              <w:cnfStyle w:val="000000100000" w:firstRow="0" w:lastRow="0" w:firstColumn="0" w:lastColumn="0" w:oddVBand="0" w:evenVBand="0" w:oddHBand="1" w:evenHBand="0" w:firstRowFirstColumn="0" w:firstRowLastColumn="0" w:lastRowFirstColumn="0" w:lastRowLastColumn="0"/>
              <w:rPr>
                <w:rFonts w:cstheme="majorHAnsi"/>
              </w:rPr>
            </w:pPr>
            <w:r w:rsidRPr="005974C5">
              <w:rPr>
                <w:rFonts w:cstheme="majorHAnsi"/>
              </w:rPr>
              <w:t>Monitor key OAT program indicators, including screening, uptake, wait-times, retention, and adverse events to inform ongoing quality improvement.</w:t>
            </w:r>
          </w:p>
        </w:tc>
        <w:tc>
          <w:tcPr>
            <w:tcW w:w="804" w:type="dxa"/>
          </w:tcPr>
          <w:p w14:paraId="555C24B6" w14:textId="78A9D930" w:rsidR="00A7194A" w:rsidRPr="005974C5" w:rsidRDefault="00442A10" w:rsidP="005974C5">
            <w:pPr>
              <w:cnfStyle w:val="000000100000" w:firstRow="0" w:lastRow="0" w:firstColumn="0" w:lastColumn="0" w:oddVBand="0" w:evenVBand="0" w:oddHBand="1" w:evenHBand="0" w:firstRowFirstColumn="0" w:firstRowLastColumn="0" w:lastRowFirstColumn="0" w:lastRowLastColumn="0"/>
              <w:rPr>
                <w:rFonts w:cstheme="majorHAnsi"/>
              </w:rPr>
            </w:pPr>
            <w:r>
              <w:rPr>
                <w:rFonts w:cstheme="majorHAnsi"/>
              </w:rPr>
              <w:t>U</w:t>
            </w:r>
          </w:p>
        </w:tc>
      </w:tr>
    </w:tbl>
    <w:p w14:paraId="40304B01" w14:textId="56A7837B" w:rsidR="005974C5" w:rsidRPr="005974C5" w:rsidRDefault="005974C5" w:rsidP="005974C5">
      <w:pPr>
        <w:rPr>
          <w:sz w:val="24"/>
        </w:rPr>
      </w:pPr>
      <w:r>
        <w:t>* Grading of consensus responses: ‘U’ denotes unanimous (100%) agreement, ‘A’ 90-99% agreement and ‘B’ 80-89% agreement.</w:t>
      </w:r>
      <w:r>
        <w:br w:type="page"/>
      </w:r>
    </w:p>
    <w:p w14:paraId="6694D89A" w14:textId="53D22708" w:rsidR="00A7194A" w:rsidRDefault="00A7194A" w:rsidP="00A7194A">
      <w:pPr>
        <w:pStyle w:val="Heading1"/>
      </w:pPr>
      <w:bookmarkStart w:id="4" w:name="_Toc172019682"/>
      <w:r>
        <w:lastRenderedPageBreak/>
        <w:t>Supporting literature</w:t>
      </w:r>
      <w:bookmarkEnd w:id="4"/>
    </w:p>
    <w:p w14:paraId="7746815B" w14:textId="77777777" w:rsidR="00A7194A" w:rsidRDefault="00A7194A" w:rsidP="00A7194A">
      <w:pPr>
        <w:pStyle w:val="Heading2"/>
      </w:pPr>
      <w:bookmarkStart w:id="5" w:name="_Toc172019683"/>
      <w:r>
        <w:t>Induction or continuation of OAT</w:t>
      </w:r>
      <w:bookmarkEnd w:id="5"/>
    </w:p>
    <w:p w14:paraId="66DD7219" w14:textId="77777777" w:rsidR="00A7194A" w:rsidRDefault="00A7194A" w:rsidP="00A7194A">
      <w:r>
        <w:t>The provision of OAT is associated with a range of positive outcomes for individuals with opioid use disorder both during incarceration and in the high-risk period immediately post-release.</w:t>
      </w:r>
    </w:p>
    <w:p w14:paraId="586F149A" w14:textId="48DE9738" w:rsidR="00A7194A" w:rsidRDefault="00A7194A" w:rsidP="00A7194A">
      <w:r>
        <w:t xml:space="preserve">Providing timely access to adequate doses of OAT is important to prevent and manage opioid withdrawal. Opioid withdrawal is a clinical syndrome characterised by dysphoria, muscle aches, insomnia, hypertension, tachycardia, lacrimation, rhinorrhoea, nausea, vomiting and diarrhoea, that can cause severe distress if untreated. </w:t>
      </w:r>
      <w:r>
        <w:fldChar w:fldCharType="begin">
          <w:fldData xml:space="preserve">PEVuZE5vdGU+PENpdGU+PEF1dGhvcj5Tcml2YXN0YXZhPC9BdXRob3I+PFllYXI+MjAyMDwvWWVh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</w:fldData>
        </w:fldChar>
      </w:r>
      <w:r w:rsidR="008C6455">
        <w:instrText xml:space="preserve"> ADDIN EN.CITE </w:instrText>
      </w:r>
      <w:r w:rsidR="008C6455">
        <w:fldChar w:fldCharType="begin">
          <w:fldData xml:space="preserve">PEVuZE5vdGU+PENpdGU+PEF1dGhvcj5Tcml2YXN0YXZhPC9BdXRob3I+PFllYXI+MjAyMDwvWWVh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</w:fldData>
        </w:fldChar>
      </w:r>
      <w:r w:rsidR="008C6455">
        <w:instrText xml:space="preserve"> ADDIN EN.CITE.DATA </w:instrText>
      </w:r>
      <w:r w:rsidR="008C6455">
        <w:fldChar w:fldCharType="end"/>
      </w:r>
      <w:r>
        <w:fldChar w:fldCharType="separate"/>
      </w:r>
      <w:r w:rsidR="008C6455">
        <w:rPr>
          <w:noProof/>
        </w:rPr>
        <w:t>(10, 11)</w:t>
      </w:r>
      <w:r>
        <w:fldChar w:fldCharType="end"/>
      </w:r>
      <w:r>
        <w:t xml:space="preserve"> Importantly, persistent vomiting </w:t>
      </w:r>
      <w:r w:rsidRPr="009837E4">
        <w:t>and</w:t>
      </w:r>
      <w:r>
        <w:t xml:space="preserve"> diarrhoea can lead to severe fluid loss and electrolyte abnormalities that result in haemodynamic instability and in rare instances, death. </w:t>
      </w:r>
      <w:r>
        <w:fldChar w:fldCharType="begin"/>
      </w:r>
      <w:r w:rsidR="008C6455">
        <w:instrText xml:space="preserve"> ADDIN EN.CITE &lt;EndNote&gt;&lt;Cite&gt;&lt;Author&gt;Darke&lt;/Author&gt;&lt;Year&gt;2017&lt;/Year&gt;&lt;RecNum&gt;1499&lt;/RecNum&gt;&lt;DisplayText&gt;(12)&lt;/DisplayText&gt;&lt;record&gt;&lt;rec-number&gt;1499&lt;/rec-number&gt;&lt;foreign-keys&gt;&lt;key app="EN" db-id="apt9s0axrwaxzqe5f2av90t002rr29fvfd5v" timestamp="1700458188"&gt;1499&lt;/key&gt;&lt;/foreign-keys&gt;&lt;ref-type name="Journal Article"&gt;17&lt;/ref-type&gt;&lt;contributors&gt;&lt;authors&gt;&lt;author&gt;Darke, Shane&lt;/author&gt;&lt;author&gt;Larney, Sarah&lt;/author&gt;&lt;author&gt;Farrell, Michael&lt;/author&gt;&lt;/authors&gt;&lt;/contributors&gt;&lt;titles&gt;&lt;title&gt;Yes, people can die from opiate withdrawal&lt;/title&gt;&lt;secondary-title&gt;Addiction&lt;/secondary-title&gt;&lt;/titles&gt;&lt;periodical&gt;&lt;full-title&gt;Addiction&lt;/full-title&gt;&lt;/periodical&gt;&lt;pages&gt;199-200&lt;/pages&gt;&lt;volume&gt;112&lt;/volume&gt;&lt;number&gt;2&lt;/number&gt;&lt;dates&gt;&lt;year&gt;2017&lt;/year&gt;&lt;/dates&gt;&lt;publisher&gt;Wiley&lt;/publisher&gt;&lt;isbn&gt;0965-2140&lt;/isbn&gt;&lt;urls&gt;&lt;related-urls&gt;&lt;url&gt;https://dx.doi.org/10.1111/add.13512&lt;/url&gt;&lt;/related-urls&gt;&lt;/urls&gt;&lt;electronic-resource-num&gt;10.1111/add.13512&lt;/electronic-resource-num&gt;&lt;/record&gt;&lt;/Cite&gt;&lt;/EndNote&gt;</w:instrText>
      </w:r>
      <w:r>
        <w:fldChar w:fldCharType="separate"/>
      </w:r>
      <w:r w:rsidR="008C6455">
        <w:rPr>
          <w:noProof/>
        </w:rPr>
        <w:t>(12)</w:t>
      </w:r>
      <w:r>
        <w:fldChar w:fldCharType="end"/>
      </w:r>
      <w:r>
        <w:t xml:space="preserve"> </w:t>
      </w:r>
      <w:r w:rsidRPr="005E2CAE">
        <w:t xml:space="preserve">Therefore, </w:t>
      </w:r>
      <w:r>
        <w:t xml:space="preserve">screening of people at risk and </w:t>
      </w:r>
      <w:r w:rsidRPr="005E2CAE">
        <w:t xml:space="preserve">appropriate </w:t>
      </w:r>
      <w:r>
        <w:t>treatment and monitoring where clinically indicated</w:t>
      </w:r>
      <w:r w:rsidRPr="005E2CAE">
        <w:t xml:space="preserve"> is required. Treatment of opioid withdrawal is primarily with μ-opioid receptor agonists an</w:t>
      </w:r>
      <w:r>
        <w:t xml:space="preserve">d </w:t>
      </w:r>
      <w:r w:rsidRPr="005E2CAE">
        <w:t>partial agonists (eg, methadone and buprenorphine)</w:t>
      </w:r>
      <w:r>
        <w:t xml:space="preserve">, or </w:t>
      </w:r>
      <w:r w:rsidRPr="005E2CAE">
        <w:t>α2 agonists (eg, clonidine)</w:t>
      </w:r>
      <w:r>
        <w:t xml:space="preserve"> and sedatives (e.g. diazepam)</w:t>
      </w:r>
      <w:r w:rsidRPr="005E2CAE">
        <w:t>.</w:t>
      </w:r>
      <w:r>
        <w:t xml:space="preserve"> </w:t>
      </w:r>
      <w:r>
        <w:fldChar w:fldCharType="begin"/>
      </w:r>
      <w:r w:rsidR="008C6455">
        <w:instrText xml:space="preserve"> ADDIN EN.CITE &lt;EndNote&gt;&lt;Cite&gt;&lt;Author&gt;Srivastava&lt;/Author&gt;&lt;Year&gt;2020&lt;/Year&gt;&lt;RecNum&gt;1501&lt;/RecNum&gt;&lt;DisplayText&gt;(10)&lt;/DisplayText&gt;&lt;record&gt;&lt;rec-number&gt;1501&lt;/rec-number&gt;&lt;foreign-keys&gt;&lt;key app="EN" db-id="apt9s0axrwaxzqe5f2av90t002rr29fvfd5v" timestamp="1700458237"&gt;1501&lt;/key&gt;&lt;/foreign-keys&gt;&lt;ref-type name="Journal Article"&gt;17&lt;/ref-type&gt;&lt;contributors&gt;&lt;authors&gt;&lt;author&gt;Srivastava, A. Benjamin&lt;/author&gt;&lt;author&gt;Mariani, John J.&lt;/author&gt;&lt;author&gt;Levin, Frances R.&lt;/author&gt;&lt;/authors&gt;&lt;/contributors&gt;&lt;titles&gt;&lt;title&gt;New directions in the treatment of opioid withdrawal&lt;/title&gt;&lt;secondary-title&gt;The Lancet&lt;/secondary-title&gt;&lt;/titles&gt;&lt;periodical&gt;&lt;full-title&gt;The Lancet&lt;/full-title&gt;&lt;/periodical&gt;&lt;pages&gt;1938-1948&lt;/pages&gt;&lt;volume&gt;395&lt;/volume&gt;&lt;number&gt;10241&lt;/number&gt;&lt;dates&gt;&lt;year&gt;2020&lt;/year&gt;&lt;/dates&gt;&lt;publisher&gt;Elsevier BV&lt;/publisher&gt;&lt;isbn&gt;0140-6736&lt;/isbn&gt;&lt;urls&gt;&lt;related-urls&gt;&lt;url&gt;https://dx.doi.org/10.1016/S0140-6736(20)30852-7&lt;/url&gt;&lt;/related-urls&gt;&lt;/urls&gt;&lt;electronic-resource-num&gt;10.1016/s0140-6736(20)30852-7&lt;/electronic-resource-num&gt;&lt;/record&gt;&lt;/Cite&gt;&lt;/EndNote&gt;</w:instrText>
      </w:r>
      <w:r>
        <w:fldChar w:fldCharType="separate"/>
      </w:r>
      <w:r w:rsidR="008C6455">
        <w:rPr>
          <w:noProof/>
        </w:rPr>
        <w:t>(10)</w:t>
      </w:r>
      <w:r>
        <w:fldChar w:fldCharType="end"/>
      </w:r>
      <w:r>
        <w:t xml:space="preserve"> </w:t>
      </w:r>
    </w:p>
    <w:p w14:paraId="38764AE3" w14:textId="02EC8DE6" w:rsidR="00A7194A" w:rsidRDefault="00A7194A" w:rsidP="00A7194A">
      <w:r>
        <w:t xml:space="preserve">There is consistent evidence for significant reductions in illicit opioid use, injecting drug use and syringe sharing during imprisonment from systematic reviews of trials and observational studies. </w:t>
      </w:r>
      <w:r>
        <w:fldChar w:fldCharType="begin">
          <w:fldData xml:space="preserve">PEVuZE5vdGU+PENpdGU+PEF1dGhvcj5IZWRyaWNoPC9BdXRob3I+PFllYXI+MjAxMjwvWWVhcj48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</w:fldData>
        </w:fldChar>
      </w:r>
      <w:r w:rsidR="008C6455">
        <w:instrText xml:space="preserve"> ADDIN EN.CITE </w:instrText>
      </w:r>
      <w:r w:rsidR="008C6455">
        <w:fldChar w:fldCharType="begin">
          <w:fldData xml:space="preserve">PEVuZE5vdGU+PENpdGU+PEF1dGhvcj5IZWRyaWNoPC9BdXRob3I+PFllYXI+MjAxMjwvWWVhcj48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</w:fldData>
        </w:fldChar>
      </w:r>
      <w:r w:rsidR="008C6455">
        <w:instrText xml:space="preserve"> ADDIN EN.CITE.DATA </w:instrText>
      </w:r>
      <w:r w:rsidR="008C6455">
        <w:fldChar w:fldCharType="end"/>
      </w:r>
      <w:r>
        <w:fldChar w:fldCharType="separate"/>
      </w:r>
      <w:r w:rsidR="008C6455">
        <w:rPr>
          <w:noProof/>
        </w:rPr>
        <w:t>(13, 14)</w:t>
      </w:r>
      <w:r>
        <w:fldChar w:fldCharType="end"/>
      </w:r>
      <w:r>
        <w:t xml:space="preserve"> While there is strong evidence for reduction in risk behaviours, data on the impact of OAT on HCV incidence is less consistent. The variable effect of OAT use on HCV incidence is attributed to differences in the risk environments, including HCV incidence, rates of in-prison injecting with non-sterile equipment, prevalence of co-stimulant use and availability of needle-syringe programs. </w:t>
      </w:r>
      <w:r>
        <w:fldChar w:fldCharType="begin">
          <w:fldData xml:space="preserve">PEVuZE5vdGU+PENpdGU+PEF1dGhvcj5TZXZhbDwvQXV0aG9yPjxZZWFyPjIwMjA8L1llYXI+PFJl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</w:fldData>
        </w:fldChar>
      </w:r>
      <w:r w:rsidR="008C6455">
        <w:instrText xml:space="preserve"> ADDIN EN.CITE </w:instrText>
      </w:r>
      <w:r w:rsidR="008C6455">
        <w:fldChar w:fldCharType="begin">
          <w:fldData xml:space="preserve">PEVuZE5vdGU+PENpdGU+PEF1dGhvcj5TZXZhbDwvQXV0aG9yPjxZZWFyPjIwMjA8L1llYXI+PFJl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</w:fldData>
        </w:fldChar>
      </w:r>
      <w:r w:rsidR="008C6455">
        <w:instrText xml:space="preserve"> ADDIN EN.CITE.DATA </w:instrText>
      </w:r>
      <w:r w:rsidR="008C6455">
        <w:fldChar w:fldCharType="end"/>
      </w:r>
      <w:r>
        <w:fldChar w:fldCharType="separate"/>
      </w:r>
      <w:r w:rsidR="008C6455">
        <w:rPr>
          <w:noProof/>
        </w:rPr>
        <w:t>(15)</w:t>
      </w:r>
      <w:r>
        <w:fldChar w:fldCharType="end"/>
      </w:r>
      <w:r>
        <w:t xml:space="preserve"> A large cohort study from Australia also indicated substantial reductions in all-cause and unnatural deaths in prison for individuals on OAT, particularly during the first four weeks of incarceration. </w:t>
      </w:r>
      <w:r>
        <w:fldChar w:fldCharType="begin">
          <w:fldData xml:space="preserve">PEVuZE5vdGU+PENpdGU+PEF1dGhvcj5MYXJuZXk8L0F1dGhvcj48WWVhcj4yMDE0PC9ZZWFyPjxS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</w:fldData>
        </w:fldChar>
      </w:r>
      <w:r w:rsidR="008C6455">
        <w:instrText xml:space="preserve"> ADDIN EN.CITE </w:instrText>
      </w:r>
      <w:r w:rsidR="008C6455">
        <w:fldChar w:fldCharType="begin">
          <w:fldData xml:space="preserve">PEVuZE5vdGU+PENpdGU+PEF1dGhvcj5MYXJuZXk8L0F1dGhvcj48WWVhcj4yMDE0PC9ZZWFyPjxS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</w:fldData>
        </w:fldChar>
      </w:r>
      <w:r w:rsidR="008C6455">
        <w:instrText xml:space="preserve"> ADDIN EN.CITE.DATA </w:instrText>
      </w:r>
      <w:r w:rsidR="008C6455">
        <w:fldChar w:fldCharType="end"/>
      </w:r>
      <w:r>
        <w:fldChar w:fldCharType="separate"/>
      </w:r>
      <w:r w:rsidR="008C6455">
        <w:rPr>
          <w:noProof/>
        </w:rPr>
        <w:t>(16)</w:t>
      </w:r>
      <w:r>
        <w:fldChar w:fldCharType="end"/>
      </w:r>
    </w:p>
    <w:p w14:paraId="2D23B25E" w14:textId="1CD2B5BD" w:rsidR="00A7194A" w:rsidRPr="00064B18" w:rsidRDefault="00A7194A" w:rsidP="00A7194A">
      <w:r>
        <w:t xml:space="preserve">Systematic reviews of trials indicate provision of OAT in prison, particularly methadone, improves post-release outcomes including decreasing mortality, increasing engagement with community-based treatment, and reducing opioid use and injecting drug use. </w:t>
      </w:r>
      <w:r>
        <w:fldChar w:fldCharType="begin">
          <w:fldData xml:space="preserve">PEVuZE5vdGU+PENpdGU+PEF1dGhvcj5DYXRlczwvQXV0aG9yPjxZZWFyPjIwMjM8L1llYXI+PFJl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=
</w:fldData>
        </w:fldChar>
      </w:r>
      <w:r w:rsidR="008C6455">
        <w:instrText xml:space="preserve"> ADDIN EN.CITE </w:instrText>
      </w:r>
      <w:r w:rsidR="008C6455">
        <w:fldChar w:fldCharType="begin">
          <w:fldData xml:space="preserve">PEVuZE5vdGU+PENpdGU+PEF1dGhvcj5DYXRlczwvQXV0aG9yPjxZZWFyPjIwMjM8L1llYXI+PFJl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=
</w:fldData>
        </w:fldChar>
      </w:r>
      <w:r w:rsidR="008C6455">
        <w:instrText xml:space="preserve"> ADDIN EN.CITE.DATA </w:instrText>
      </w:r>
      <w:r w:rsidR="008C6455">
        <w:fldChar w:fldCharType="end"/>
      </w:r>
      <w:r>
        <w:fldChar w:fldCharType="separate"/>
      </w:r>
      <w:r w:rsidR="008C6455">
        <w:rPr>
          <w:noProof/>
        </w:rPr>
        <w:t>(13, 17, 18)</w:t>
      </w:r>
      <w:r>
        <w:fldChar w:fldCharType="end"/>
      </w:r>
      <w:r>
        <w:t xml:space="preserve"> The duration of follow-up for most randomised controlled trials (RCTs) varied from 1 month to 6 months. Two meta-analyses, one of which included observational studies in addition to RCTs, estimated an increased odds of retention in treatment at 3.00 (95% CI 1.55-5.78) and 8.69 (95% CI 2.46-30.75) with provision of methadone during incarceration. </w:t>
      </w:r>
      <w:r>
        <w:fldChar w:fldCharType="begin">
          <w:fldData xml:space="preserve">PEVuZE5vdGU+PENpdGU+PEF1dGhvcj5Cb2tzw6FuPC9BdXRob3I+PFllYXI+MjAyMzwvWWVhcj48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</w:fldData>
        </w:fldChar>
      </w:r>
      <w:r w:rsidR="008C6455">
        <w:instrText xml:space="preserve"> ADDIN EN.CITE </w:instrText>
      </w:r>
      <w:r w:rsidR="008C6455">
        <w:fldChar w:fldCharType="begin">
          <w:fldData xml:space="preserve">PEVuZE5vdGU+PENpdGU+PEF1dGhvcj5Cb2tzw6FuPC9BdXRob3I+PFllYXI+MjAyMzwvWWVhcj48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</w:fldData>
        </w:fldChar>
      </w:r>
      <w:r w:rsidR="008C6455">
        <w:instrText xml:space="preserve"> ADDIN EN.CITE.DATA </w:instrText>
      </w:r>
      <w:r w:rsidR="008C6455">
        <w:fldChar w:fldCharType="end"/>
      </w:r>
      <w:r>
        <w:fldChar w:fldCharType="separate"/>
      </w:r>
      <w:r w:rsidR="008C6455">
        <w:rPr>
          <w:noProof/>
        </w:rPr>
        <w:t>(18, 19)</w:t>
      </w:r>
      <w:r>
        <w:fldChar w:fldCharType="end"/>
      </w:r>
      <w:r>
        <w:t xml:space="preserve"> Similarly, provision of methadone is associated with abstinence from illicit opioids (OR 1.72, 95% CI 1.19-2.49) and reduced both illicit opioid use (OR = 0.22, 95% CI 0.15-0.32) and injecting drug use (OR = 0.26, 95% CI 0.12- 0.56). </w:t>
      </w:r>
      <w:r>
        <w:fldChar w:fldCharType="begin">
          <w:fldData xml:space="preserve">PEVuZE5vdGU+PENpdGU+PEF1dGhvcj5Cb2tzw6FuPC9BdXRob3I+PFllYXI+MjAyMzwvWWVhcj48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</w:fldData>
        </w:fldChar>
      </w:r>
      <w:r w:rsidR="008C6455">
        <w:instrText xml:space="preserve"> ADDIN EN.CITE </w:instrText>
      </w:r>
      <w:r w:rsidR="008C6455">
        <w:fldChar w:fldCharType="begin">
          <w:fldData xml:space="preserve">PEVuZE5vdGU+PENpdGU+PEF1dGhvcj5Cb2tzw6FuPC9BdXRob3I+PFllYXI+MjAyMzwvWWVhcj48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</w:fldData>
        </w:fldChar>
      </w:r>
      <w:r w:rsidR="008C6455">
        <w:instrText xml:space="preserve"> ADDIN EN.CITE.DATA </w:instrText>
      </w:r>
      <w:r w:rsidR="008C6455">
        <w:fldChar w:fldCharType="end"/>
      </w:r>
      <w:r>
        <w:fldChar w:fldCharType="separate"/>
      </w:r>
      <w:r w:rsidR="008C6455">
        <w:rPr>
          <w:noProof/>
        </w:rPr>
        <w:t>(18, 19)</w:t>
      </w:r>
      <w:r>
        <w:fldChar w:fldCharType="end"/>
      </w:r>
      <w:r>
        <w:t xml:space="preserve"> The reviews also highlight a lack of studies on buprenorphine provision in correctional settings, but the few studies identified showed that buprenorphine was as effective as methadone in reducing illicit opioid use post-release. </w:t>
      </w:r>
      <w:r>
        <w:fldChar w:fldCharType="begin">
          <w:fldData xml:space="preserve">PEVuZE5vdGU+PENpdGU+PEF1dGhvcj5Nb29yZTwvQXV0aG9yPjxZZWFyPjIwMTk8L1llYXI+PFJl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==
</w:fldData>
        </w:fldChar>
      </w:r>
      <w:r w:rsidR="008C6455">
        <w:instrText xml:space="preserve"> ADDIN EN.CITE </w:instrText>
      </w:r>
      <w:r w:rsidR="008C6455">
        <w:fldChar w:fldCharType="begin">
          <w:fldData xml:space="preserve">PEVuZE5vdGU+PENpdGU+PEF1dGhvcj5Nb29yZTwvQXV0aG9yPjxZZWFyPjIwMTk8L1llYXI+PFJl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==
</w:fldData>
        </w:fldChar>
      </w:r>
      <w:r w:rsidR="008C6455">
        <w:instrText xml:space="preserve"> ADDIN EN.CITE.DATA </w:instrText>
      </w:r>
      <w:r w:rsidR="008C6455">
        <w:fldChar w:fldCharType="end"/>
      </w:r>
      <w:r>
        <w:fldChar w:fldCharType="separate"/>
      </w:r>
      <w:r w:rsidR="008C6455">
        <w:rPr>
          <w:noProof/>
        </w:rPr>
        <w:t>(18)</w:t>
      </w:r>
      <w:r>
        <w:fldChar w:fldCharType="end"/>
      </w:r>
      <w:r>
        <w:t xml:space="preserve"> </w:t>
      </w:r>
    </w:p>
    <w:p w14:paraId="4D7E9A10" w14:textId="6CD911A7" w:rsidR="00A7194A" w:rsidRDefault="00A7194A" w:rsidP="00A7194A">
      <w:r>
        <w:t xml:space="preserve">Given the high prevalence of opioid dependence and opioid related harms among incarcerated people and the availability of an effective treatment, we recommend screening for opioid dependence among all people entering custodial settings. Evidence suggests that screening for substance use disorder is feasible and reliable in the prison setting. </w:t>
      </w:r>
      <w:r>
        <w:fldChar w:fldCharType="begin">
          <w:fldData xml:space="preserve">PEVuZE5vdGU+PENpdGU+PEF1dGhvcj5QZXRlcnM8L0F1dGhvcj48WWVhcj4yMDAwPC9ZZWFyPjxS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==
</w:fldData>
        </w:fldChar>
      </w:r>
      <w:r w:rsidR="008C6455">
        <w:instrText xml:space="preserve"> ADDIN EN.CITE </w:instrText>
      </w:r>
      <w:r w:rsidR="008C6455">
        <w:fldChar w:fldCharType="begin">
          <w:fldData xml:space="preserve">PEVuZE5vdGU+PENpdGU+PEF1dGhvcj5QZXRlcnM8L0F1dGhvcj48WWVhcj4yMDAwPC9ZZWFyPjxS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==
</w:fldData>
        </w:fldChar>
      </w:r>
      <w:r w:rsidR="008C6455">
        <w:instrText xml:space="preserve"> ADDIN EN.CITE.DATA </w:instrText>
      </w:r>
      <w:r w:rsidR="008C6455">
        <w:fldChar w:fldCharType="end"/>
      </w:r>
      <w:r>
        <w:fldChar w:fldCharType="separate"/>
      </w:r>
      <w:r w:rsidR="008C6455">
        <w:rPr>
          <w:noProof/>
        </w:rPr>
        <w:t>(20-22)</w:t>
      </w:r>
      <w:r>
        <w:fldChar w:fldCharType="end"/>
      </w:r>
      <w:r>
        <w:t xml:space="preserve"> Delays in accessing OAT in custodial settings may also affect subsequent uptake of OAT. Qualitative research indicates that participants may decline OAT initiation in custodial settings after their initial withdrawal period is over, believing that OAT is no longer needed. </w: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7)</w:t>
      </w:r>
      <w:r>
        <w:fldChar w:fldCharType="end"/>
      </w:r>
    </w:p>
    <w:p w14:paraId="0CE93075" w14:textId="6F2E3D12" w:rsidR="00A7194A" w:rsidRDefault="00A7194A" w:rsidP="00A7194A">
      <w:r>
        <w:t xml:space="preserve">In addition to screening on entry, individuals should be </w:t>
      </w:r>
      <w:bookmarkStart w:id="6" w:name="_Hlk156207467"/>
      <w:r>
        <w:t>provided with the opportunity to engage with treatment throughout their period of incarceration</w:t>
      </w:r>
      <w:bookmarkEnd w:id="6"/>
      <w:r>
        <w:t xml:space="preserve">. Evidence indicates that, while prohibited, illicit drug use is common in prison settings. </w:t>
      </w:r>
      <w:r>
        <w:fldChar w:fldCharType="begin">
          <w:fldData xml:space="preserve">PEVuZE5vdGU+PENpdGU+PEF1dGhvcj5LaW5uZXI8L0F1dGhvcj48WWVhcj4yMDEyPC9ZZWFyPjxS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</w:fldData>
        </w:fldChar>
      </w:r>
      <w:r w:rsidR="008C6455">
        <w:instrText xml:space="preserve"> ADDIN EN.CITE </w:instrText>
      </w:r>
      <w:r w:rsidR="008C6455">
        <w:fldChar w:fldCharType="begin">
          <w:fldData xml:space="preserve">PEVuZE5vdGU+PENpdGU+PEF1dGhvcj5LaW5uZXI8L0F1dGhvcj48WWVhcj4yMDEyPC9ZZWFyPjxS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</w:fldData>
        </w:fldChar>
      </w:r>
      <w:r w:rsidR="008C6455">
        <w:instrText xml:space="preserve"> ADDIN EN.CITE.DATA </w:instrText>
      </w:r>
      <w:r w:rsidR="008C6455">
        <w:fldChar w:fldCharType="end"/>
      </w:r>
      <w:r>
        <w:fldChar w:fldCharType="separate"/>
      </w:r>
      <w:r w:rsidR="008C6455">
        <w:rPr>
          <w:noProof/>
        </w:rPr>
        <w:t>(23-25)</w:t>
      </w:r>
      <w:r>
        <w:fldChar w:fldCharType="end"/>
      </w:r>
      <w:r>
        <w:t xml:space="preserve"> In 2022, 37% people leaving prison reported using illicit drugs while in prison and 14% reported injecting substances in prison. </w:t>
      </w:r>
      <w:r>
        <w:fldChar w:fldCharType="begin"/>
      </w:r>
      <w:r w:rsidR="008C6455">
        <w:instrText xml:space="preserve"> ADDIN EN.CITE &lt;EndNote&gt;&lt;Cite&gt;&lt;Author&gt;Australian Institute of Health and Welfare (AIHW)&lt;/Author&gt;&lt;Year&gt;2022&lt;/Year&gt;&lt;RecNum&gt;1551&lt;/RecNum&gt;&lt;DisplayText&gt;(26)&lt;/DisplayText&gt;&lt;record&gt;&lt;rec-number&gt;1551&lt;/rec-number&gt;&lt;foreign-keys&gt;&lt;key app="EN" db-id="apt9s0axrwaxzqe5f2av90t002rr29fvfd5v" timestamp="1704682463"&gt;1551&lt;/key&gt;&lt;/foreign-keys&gt;&lt;ref-type name="Report"&gt;27&lt;/ref-type&gt;&lt;contributors&gt;&lt;authors&gt;&lt;author&gt;Australian Institute of Health and Welfare (AIHW),&lt;/author&gt;&lt;/authors&gt;&lt;/contributors&gt;&lt;titles&gt;&lt;title&gt;The health of people in Australia&amp;apos;s prisons 2022&lt;/title&gt;&lt;/titles&gt;&lt;dates&gt;&lt;year&gt;2022&lt;/year&gt;&lt;pub-dates&gt;&lt;date&gt;8 January 2023&lt;/date&gt;&lt;/pub-dates&gt;&lt;/dates&gt;&lt;pub-location&gt;Canberra&lt;/pub-location&gt;&lt;publisher&gt;Australian Government&lt;/publisher&gt;&lt;urls&gt;&lt;related-urls&gt;&lt;url&gt;https://www.aihw.gov.au/reports/australias-health/health-of-people-in-prison&lt;/url&gt;&lt;/related-urls&gt;&lt;/urls&gt;&lt;/record&gt;&lt;/Cite&gt;&lt;/EndNote&gt;</w:instrText>
      </w:r>
      <w:r>
        <w:fldChar w:fldCharType="separate"/>
      </w:r>
      <w:r w:rsidR="008C6455">
        <w:rPr>
          <w:noProof/>
        </w:rPr>
        <w:t>(26)</w:t>
      </w:r>
      <w:r>
        <w:fldChar w:fldCharType="end"/>
      </w:r>
      <w:r>
        <w:t xml:space="preserve"> Furthermore, for individuals with a history of injecting drug use, r</w:t>
      </w:r>
      <w:r w:rsidRPr="00CE4706">
        <w:t xml:space="preserve">apid resumption of </w:t>
      </w:r>
      <w:r>
        <w:t>injecting drug use</w:t>
      </w:r>
      <w:r w:rsidRPr="00CE4706">
        <w:t xml:space="preserve"> following prison release</w:t>
      </w:r>
      <w:r>
        <w:t xml:space="preserve"> is common. </w:t>
      </w:r>
      <w:r>
        <w:fldChar w:fldCharType="begin">
          <w:fldData xml:space="preserve">PEVuZE5vdGU+PENpdGU+PEF1dGhvcj5DdXJ0aXM8L0F1dGhvcj48WWVhcj4yMDIyPC9ZZWFyPjxS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==
</w:fldData>
        </w:fldChar>
      </w:r>
      <w:r w:rsidR="008C6455">
        <w:instrText xml:space="preserve"> ADDIN EN.CITE </w:instrText>
      </w:r>
      <w:r w:rsidR="008C6455">
        <w:fldChar w:fldCharType="begin">
          <w:fldData xml:space="preserve">PEVuZE5vdGU+PENpdGU+PEF1dGhvcj5DdXJ0aXM8L0F1dGhvcj48WWVhcj4yMDIyPC9ZZWFyPjxS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==
</w:fldData>
        </w:fldChar>
      </w:r>
      <w:r w:rsidR="008C6455">
        <w:instrText xml:space="preserve"> ADDIN EN.CITE.DATA </w:instrText>
      </w:r>
      <w:r w:rsidR="008C6455">
        <w:fldChar w:fldCharType="end"/>
      </w:r>
      <w:r>
        <w:fldChar w:fldCharType="separate"/>
      </w:r>
      <w:r w:rsidR="008C6455">
        <w:rPr>
          <w:noProof/>
        </w:rPr>
        <w:t>(27, 28)</w:t>
      </w:r>
      <w:r>
        <w:fldChar w:fldCharType="end"/>
      </w:r>
      <w:r>
        <w:t xml:space="preserve"> This resumption in drug use is associated with a high risk of mortality—attributable primarily to opioid overdose – particularly in the first two weeks following release. </w:t>
      </w:r>
      <w:r>
        <w:fldChar w:fldCharType="begin"/>
      </w:r>
      <w:r w:rsidR="008C6455">
        <w:instrText xml:space="preserve"> ADDIN EN.CITE &lt;EndNote&gt;&lt;Cite&gt;&lt;Author&gt;Binswanger&lt;/Author&gt;&lt;Year&gt;2007&lt;/Year&gt;&lt;RecNum&gt;1505&lt;/RecNum&gt;&lt;DisplayText&gt;(29)&lt;/DisplayText&gt;&lt;record&gt;&lt;rec-number&gt;1505&lt;/rec-number&gt;&lt;foreign-keys&gt;&lt;key app="EN" db-id="apt9s0axrwaxzqe5f2av90t002rr29fvfd5v" timestamp="1701043272"&gt;1505&lt;/key&gt;&lt;/foreign-keys&gt;&lt;ref-type name="Journal Article"&gt;17&lt;/ref-type&gt;&lt;contributors&gt;&lt;authors&gt;&lt;author&gt;Binswanger, Ingrid A.&lt;/author&gt;&lt;author&gt;Stern, Marc F.&lt;/author&gt;&lt;author&gt;Deyo, Richard A.&lt;/author&gt;&lt;author&gt;Heagerty, Patrick J.&lt;/author&gt;&lt;author&gt;Cheadle, Allen&lt;/author&gt;&lt;author&gt;Elmore, Joann G.&lt;/author&gt;&lt;author&gt;Koepsell, Thomas D.&lt;/author&gt;&lt;/authors&gt;&lt;/contributors&gt;&lt;titles&gt;&lt;title&gt;Release from Prison — A High Risk of Death for Former Inmates&lt;/title&gt;&lt;secondary-title&gt;New England Journal of Medicine&lt;/secondary-title&gt;&lt;/titles&gt;&lt;periodical&gt;&lt;full-title&gt;New England Journal of Medicine&lt;/full-title&gt;&lt;/periodical&gt;&lt;pages&gt;157-165&lt;/pages&gt;&lt;volume&gt;356&lt;/volume&gt;&lt;number&gt;2&lt;/number&gt;&lt;dates&gt;&lt;year&gt;2007&lt;/year&gt;&lt;/dates&gt;&lt;publisher&gt;Massachusetts Medical Society&lt;/publisher&gt;&lt;isbn&gt;0028-4793&lt;/isbn&gt;&lt;urls&gt;&lt;related-urls&gt;&lt;url&gt;https://dx.doi.org/10.1056/nejmsa064115&lt;/url&gt;&lt;/related-urls&gt;&lt;/urls&gt;&lt;electronic-resource-num&gt;10.1056/nejmsa064115&lt;/electronic-resource-num&gt;&lt;/record&gt;&lt;/Cite&gt;&lt;/EndNote&gt;</w:instrText>
      </w:r>
      <w:r>
        <w:fldChar w:fldCharType="separate"/>
      </w:r>
      <w:r w:rsidR="008C6455">
        <w:rPr>
          <w:noProof/>
        </w:rPr>
        <w:t>(29)</w:t>
      </w:r>
      <w:r>
        <w:fldChar w:fldCharType="end"/>
      </w:r>
    </w:p>
    <w:p w14:paraId="68F4A768" w14:textId="641B2C3D" w:rsidR="00A7194A" w:rsidRDefault="00A7194A" w:rsidP="00A7194A">
      <w:r>
        <w:lastRenderedPageBreak/>
        <w:t xml:space="preserve">Evidence supports initiation of OAT in custodial settings rather than initiation at or after release. </w:t>
      </w:r>
      <w:r>
        <w:fldChar w:fldCharType="begin">
          <w:fldData xml:space="preserve">PEVuZE5vdGU+PENpdGU+PEF1dGhvcj5DdXJ0aXM8L0F1dGhvcj48WWVhcj4yMDIxPC9ZZWFyPjxS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</w:fldData>
        </w:fldChar>
      </w:r>
      <w:r w:rsidR="008C6455">
        <w:instrText xml:space="preserve"> ADDIN EN.CITE </w:instrText>
      </w:r>
      <w:r w:rsidR="008C6455">
        <w:fldChar w:fldCharType="begin">
          <w:fldData xml:space="preserve">PEVuZE5vdGU+PENpdGU+PEF1dGhvcj5DdXJ0aXM8L0F1dGhvcj48WWVhcj4yMDIxPC9ZZWFyPjxS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</w:fldData>
        </w:fldChar>
      </w:r>
      <w:r w:rsidR="008C6455">
        <w:instrText xml:space="preserve"> ADDIN EN.CITE.DATA </w:instrText>
      </w:r>
      <w:r w:rsidR="008C6455">
        <w:fldChar w:fldCharType="end"/>
      </w:r>
      <w:r>
        <w:fldChar w:fldCharType="separate"/>
      </w:r>
      <w:r w:rsidR="008C6455">
        <w:rPr>
          <w:noProof/>
        </w:rPr>
        <w:t>(13, 30, 31)</w:t>
      </w:r>
      <w:r>
        <w:fldChar w:fldCharType="end"/>
      </w:r>
      <w:r>
        <w:t xml:space="preserve"> In addition to evidence for positive outcomes during imprisonment, initiation in prison improves treatment retention and reduces illicit opioid use post-release compared to initiation at release or counselling only. </w:t>
      </w:r>
      <w:r>
        <w:fldChar w:fldCharType="begin"/>
      </w:r>
      <w:r w:rsidR="008C6455">
        <w:instrText xml:space="preserve"> ADDIN EN.CITE &lt;EndNote&gt;&lt;Cite&gt;&lt;Author&gt;Kinlock&lt;/Author&gt;&lt;Year&gt;2009&lt;/Year&gt;&lt;RecNum&gt;1524&lt;/RecNum&gt;&lt;DisplayText&gt;(31)&lt;/DisplayText&gt;&lt;record&gt;&lt;rec-number&gt;1524&lt;/rec-number&gt;&lt;foreign-keys&gt;&lt;key app="EN" db-id="apt9s0axrwaxzqe5f2av90t002rr29fvfd5v" timestamp="1701651491"&gt;1524&lt;/key&gt;&lt;/foreign-keys&gt;&lt;ref-type name="Journal Article"&gt;17&lt;/ref-type&gt;&lt;contributors&gt;&lt;authors&gt;&lt;author&gt;Kinlock, Timothy W.&lt;/author&gt;&lt;author&gt;Gordon, Michael S.&lt;/author&gt;&lt;author&gt;Schwartz, Robert P.&lt;/author&gt;&lt;author&gt;Fitzgerald, Terrence T.&lt;/author&gt;&lt;author&gt;O&amp;apos;Grady, Kevin E.&lt;/author&gt;&lt;/authors&gt;&lt;/contributors&gt;&lt;titles&gt;&lt;title&gt;A randomized clinical trial of methadone maintenance for prisoners: Results at 12 months postrelease&lt;/title&gt;&lt;secondary-title&gt;Journal of Substance Abuse Treatment&lt;/secondary-title&gt;&lt;/titles&gt;&lt;periodical&gt;&lt;full-title&gt;Journal of Substance Abuse Treatment&lt;/full-title&gt;&lt;/periodical&gt;&lt;pages&gt;277-285&lt;/pages&gt;&lt;volume&gt;37&lt;/volume&gt;&lt;number&gt;3&lt;/number&gt;&lt;dates&gt;&lt;year&gt;2009&lt;/year&gt;&lt;/dates&gt;&lt;publisher&gt;Elsevier BV&lt;/publisher&gt;&lt;isbn&gt;0740-5472&lt;/isbn&gt;&lt;urls&gt;&lt;related-urls&gt;&lt;url&gt;https://dx.doi.org/10.1016/j.jsat.2009.03.002&lt;/url&gt;&lt;/related-urls&gt;&lt;/urls&gt;&lt;electronic-resource-num&gt;10.1016/j.jsat.2009.03.002&lt;/electronic-resource-num&gt;&lt;/record&gt;&lt;/Cite&gt;&lt;/EndNote&gt;</w:instrText>
      </w:r>
      <w:r>
        <w:fldChar w:fldCharType="separate"/>
      </w:r>
      <w:r w:rsidR="008C6455">
        <w:rPr>
          <w:noProof/>
        </w:rPr>
        <w:t>(31)</w:t>
      </w:r>
      <w:r>
        <w:fldChar w:fldCharType="end"/>
      </w:r>
    </w:p>
    <w:p w14:paraId="0CC735BF" w14:textId="77777777" w:rsidR="00A7194A" w:rsidRDefault="00A7194A" w:rsidP="00A7194A">
      <w:pPr>
        <w:pStyle w:val="Heading2"/>
      </w:pPr>
      <w:bookmarkStart w:id="7" w:name="_Toc172019684"/>
      <w:r>
        <w:t>OAT options and administration</w:t>
      </w:r>
      <w:bookmarkEnd w:id="7"/>
    </w:p>
    <w:p w14:paraId="5165A89E" w14:textId="120D2DB1" w:rsidR="00A7194A" w:rsidRDefault="00A7194A" w:rsidP="00A7194A">
      <w:r>
        <w:t>There are two medicines available for OAT in Australia – methadone and buprenorphine. Methadone is commonly administered as a syrup or solution for oral consumption. Buprenorphine is available in three formulations – a mono-preparation sublingual film (Subutex®), a combination preparation sublingual film (Suboxone®) co-formulated with naloxone to discourage non-prescribed use and more recently, weekly and monthly long-acting depot formulations (Buvidal®</w:t>
      </w:r>
      <w:r w:rsidRPr="00FE48B1">
        <w:rPr>
          <w:vertAlign w:val="superscript"/>
        </w:rPr>
        <w:t xml:space="preserve"> </w:t>
      </w:r>
      <w:r>
        <w:t xml:space="preserve">or Sublocade®). </w:t>
      </w:r>
      <w:r>
        <w:fldChar w:fldCharType="begin"/>
      </w:r>
      <w:r w:rsidR="008C6455">
        <w:instrText xml:space="preserve"> ADDIN EN.CITE &lt;EndNote&gt;&lt;Cite&gt;&lt;Author&gt;Ling&lt;/Author&gt;&lt;Year&gt;2019&lt;/Year&gt;&lt;RecNum&gt;1588&lt;/RecNum&gt;&lt;DisplayText&gt;(32)&lt;/DisplayText&gt;&lt;record&gt;&lt;rec-number&gt;1588&lt;/rec-number&gt;&lt;foreign-keys&gt;&lt;key app="EN" db-id="apt9s0axrwaxzqe5f2av90t002rr29fvfd5v" timestamp="1709781583"&gt;1588&lt;/key&gt;&lt;/foreign-keys&gt;&lt;ref-type name="Journal Article"&gt;17&lt;/ref-type&gt;&lt;contributors&gt;&lt;authors&gt;&lt;author&gt;Ling, Walter&lt;/author&gt;&lt;author&gt;Shoptaw, Steve&lt;/author&gt;&lt;author&gt;Goodman-Meza, David&lt;/author&gt;&lt;/authors&gt;&lt;/contributors&gt;&lt;titles&gt;&lt;title&gt;Depot Buprenorphine Injection In The Management Of Opioid Use Disorder: From Development To Implementation&lt;/title&gt;&lt;secondary-title&gt;Substance Abuse and Rehabilitation&lt;/secondary-title&gt;&lt;/titles&gt;&lt;periodical&gt;&lt;full-title&gt;Substance Abuse and Rehabilitation&lt;/full-title&gt;&lt;/periodical&gt;&lt;pages&gt;69-78&lt;/pages&gt;&lt;volume&gt;10&lt;/volume&gt;&lt;number&gt;null&lt;/number&gt;&lt;dates&gt;&lt;year&gt;2019&lt;/year&gt;&lt;pub-dates&gt;&lt;date&gt;2019/11/29&lt;/date&gt;&lt;/pub-dates&gt;&lt;/dates&gt;&lt;publisher&gt;Dove Medical Press&lt;/publisher&gt;&lt;isbn&gt;null&lt;/isbn&gt;&lt;urls&gt;&lt;related-urls&gt;&lt;url&gt;https://www.tandfonline.com/doi/abs/10.2147/SAR.S155843&lt;/url&gt;&lt;/related-urls&gt;&lt;/urls&gt;&lt;electronic-resource-num&gt;10.2147/SAR.S155843&lt;/electronic-resource-num&gt;&lt;/record&gt;&lt;/Cite&gt;&lt;/EndNote&gt;</w:instrText>
      </w:r>
      <w:r>
        <w:fldChar w:fldCharType="separate"/>
      </w:r>
      <w:r w:rsidR="008C6455">
        <w:rPr>
          <w:noProof/>
        </w:rPr>
        <w:t>(32)</w:t>
      </w:r>
      <w:r>
        <w:fldChar w:fldCharType="end"/>
      </w:r>
      <w:r>
        <w:t xml:space="preserve"> </w:t>
      </w:r>
    </w:p>
    <w:p w14:paraId="44029322" w14:textId="7192445A" w:rsidR="00A7194A" w:rsidRDefault="00A7194A" w:rsidP="00A7194A">
      <w:r>
        <w:t xml:space="preserve">Evidence on the relative benefits of different OAT options in custodial settings are limited. Three small RCTs directly compared sublingual buprenorphine to methadone in prison. They reported improved treatment retention and fewer side effects with sublingual buprenorphine, but comparable clinical effectiveness in reducing illicit opioid use. </w:t>
      </w:r>
      <w:r>
        <w:fldChar w:fldCharType="begin"/>
      </w:r>
      <w:r w:rsidR="008C6455">
        <w:instrText xml:space="preserve"> ADDIN EN.CITE &lt;EndNote&gt;&lt;Cite&gt;&lt;Author&gt;Wright&lt;/Author&gt;&lt;Year&gt;2011&lt;/Year&gt;&lt;RecNum&gt;1527&lt;/RecNum&gt;&lt;DisplayText&gt;(33)&lt;/DisplayText&gt;&lt;record&gt;&lt;rec-number&gt;1527&lt;/rec-number&gt;&lt;foreign-keys&gt;&lt;key app="EN" db-id="apt9s0axrwaxzqe5f2av90t002rr29fvfd5v" timestamp="1701656137"&gt;1527&lt;/key&gt;&lt;/foreign-keys&gt;&lt;ref-type name="Journal Article"&gt;17&lt;/ref-type&gt;&lt;contributors&gt;&lt;authors&gt;&lt;author&gt;Wright, Nat Mj&lt;/author&gt;&lt;author&gt;Sheard, Laura&lt;/author&gt;&lt;author&gt;Adams, Clive E.&lt;/author&gt;&lt;author&gt;Rushforth, Bruno J.&lt;/author&gt;&lt;author&gt;Harrison, Wendy&lt;/author&gt;&lt;author&gt;Bound, Nicole&lt;/author&gt;&lt;author&gt;Hart, Roger&lt;/author&gt;&lt;author&gt;Tompkins, Charlotte Ne&lt;/author&gt;&lt;/authors&gt;&lt;/contributors&gt;&lt;titles&gt;&lt;title&gt;Comparison of methadone and buprenorphine for opiate detoxification (LEEDS trial): a randomised controlled trial&lt;/title&gt;&lt;secondary-title&gt;British Journal of General Practice&lt;/secondary-title&gt;&lt;/titles&gt;&lt;periodical&gt;&lt;full-title&gt;British Journal of General Practice&lt;/full-title&gt;&lt;/periodical&gt;&lt;pages&gt;e772-e780&lt;/pages&gt;&lt;volume&gt;61&lt;/volume&gt;&lt;number&gt;593&lt;/number&gt;&lt;dates&gt;&lt;year&gt;2011&lt;/year&gt;&lt;/dates&gt;&lt;publisher&gt;Royal College of General Practitioners&lt;/publisher&gt;&lt;isbn&gt;0960-1643&lt;/isbn&gt;&lt;urls&gt;&lt;related-urls&gt;&lt;url&gt;https://dx.doi.org/10.3399/bjgp11x613106&lt;/url&gt;&lt;/related-urls&gt;&lt;/urls&gt;&lt;electronic-resource-num&gt;10.3399/bjgp11x613106&lt;/electronic-resource-num&gt;&lt;/record&gt;&lt;/Cite&gt;&lt;/EndNote&gt;</w:instrText>
      </w:r>
      <w:r>
        <w:fldChar w:fldCharType="separate"/>
      </w:r>
      <w:r w:rsidR="008C6455">
        <w:rPr>
          <w:noProof/>
        </w:rPr>
        <w:t>(33)</w:t>
      </w:r>
      <w:r>
        <w:fldChar w:fldCharType="end"/>
      </w:r>
      <w:r>
        <w:t xml:space="preserve"> A systematic review of a larger body of evidence comparing methadone and </w:t>
      </w:r>
      <w:r w:rsidRPr="00FE48B1">
        <w:t>sublingual buprenorphine</w:t>
      </w:r>
      <w:r>
        <w:t xml:space="preserve"> in the community setting found improved treatment retention for methadone while comparative evidence on other outcomes, including treatment adherence or extra-medical opioid use (self-report), showed few statistically significant differences. </w:t>
      </w:r>
      <w:r>
        <w:fldChar w:fldCharType="begin"/>
      </w:r>
      <w:r w:rsidR="008C6455">
        <w:instrText xml:space="preserve"> ADDIN EN.CITE &lt;EndNote&gt;&lt;Cite&gt;&lt;Author&gt;Degenhardt&lt;/Author&gt;&lt;Year&gt;2023&lt;/Year&gt;&lt;RecNum&gt;1528&lt;/RecNum&gt;&lt;DisplayText&gt;(34)&lt;/DisplayText&gt;&lt;record&gt;&lt;rec-number&gt;1528&lt;/rec-number&gt;&lt;foreign-keys&gt;&lt;key app="EN" db-id="apt9s0axrwaxzqe5f2av90t002rr29fvfd5v" timestamp="1701656925"&gt;1528&lt;/key&gt;&lt;/foreign-keys&gt;&lt;ref-type name="Journal Article"&gt;17&lt;/ref-type&gt;&lt;contributors&gt;&lt;authors&gt;&lt;author&gt;Degenhardt, Louisa&lt;/author&gt;&lt;author&gt;Clark, Brodie&lt;/author&gt;&lt;author&gt;Macpherson, Georgina&lt;/author&gt;&lt;author&gt;Leppan, Oscar&lt;/author&gt;&lt;author&gt;Nielsen, Suzanne&lt;/author&gt;&lt;author&gt;Zahra, Emma&lt;/author&gt;&lt;author&gt;Larance, Briony&lt;/author&gt;&lt;author&gt;Kimber, Jo&lt;/author&gt;&lt;author&gt;Martino-Burke, Daniel&lt;/author&gt;&lt;author&gt;Hickman, Matthew&lt;/author&gt;&lt;author&gt;Farrell, Michael&lt;/author&gt;&lt;/authors&gt;&lt;/contributors&gt;&lt;titles&gt;&lt;title&gt;Buprenorphine versus methadone for the treatment of opioid dependence: a systematic review and meta-analysis of randomised and observational studies&lt;/title&gt;&lt;secondary-title&gt;The Lancet Psychiatry&lt;/secondary-title&gt;&lt;/titles&gt;&lt;periodical&gt;&lt;full-title&gt;The Lancet Psychiatry&lt;/full-title&gt;&lt;/periodical&gt;&lt;pages&gt;386-402&lt;/pages&gt;&lt;volume&gt;10&lt;/volume&gt;&lt;number&gt;6&lt;/number&gt;&lt;dates&gt;&lt;year&gt;2023&lt;/year&gt;&lt;pub-dates&gt;&lt;date&gt;2023/06/01/&lt;/date&gt;&lt;/pub-dates&gt;&lt;/dates&gt;&lt;isbn&gt;2215-0366&lt;/isbn&gt;&lt;urls&gt;&lt;related-urls&gt;&lt;url&gt;https://www.sciencedirect.com/science/article/pii/S2215036623000950&lt;/url&gt;&lt;/related-urls&gt;&lt;/urls&gt;&lt;electronic-resource-num&gt;https://doi.org/10.1016/S2215-0366(23)00095-0&lt;/electronic-resource-num&gt;&lt;/record&gt;&lt;/Cite&gt;&lt;/EndNote&gt;</w:instrText>
      </w:r>
      <w:r>
        <w:fldChar w:fldCharType="separate"/>
      </w:r>
      <w:r w:rsidR="008C6455">
        <w:rPr>
          <w:noProof/>
        </w:rPr>
        <w:t>(34)</w:t>
      </w:r>
      <w:r>
        <w:fldChar w:fldCharType="end"/>
      </w:r>
      <w:r>
        <w:t xml:space="preserve"> However there is evidence that buprenorphine has a superior safety profile compared to methadone – a meta-analysis of observational studies indicated pooled death rates were lower for buprenorphine–naloxone compared with methadone, both during and after treatment. </w:t>
      </w:r>
      <w:r>
        <w:fldChar w:fldCharType="begin"/>
      </w:r>
      <w:r w:rsidR="008C6455">
        <w:instrText xml:space="preserve"> ADDIN EN.CITE &lt;EndNote&gt;&lt;Cite&gt;&lt;Author&gt;Sordo&lt;/Author&gt;&lt;Year&gt;2017&lt;/Year&gt;&lt;RecNum&gt;1552&lt;/RecNum&gt;&lt;DisplayText&gt;(35)&lt;/DisplayText&gt;&lt;record&gt;&lt;rec-number&gt;1552&lt;/rec-number&gt;&lt;foreign-keys&gt;&lt;key app="EN" db-id="apt9s0axrwaxzqe5f2av90t002rr29fvfd5v" timestamp="1704927068"&gt;1552&lt;/key&gt;&lt;/foreign-keys&gt;&lt;ref-type name="Journal Article"&gt;17&lt;/ref-type&gt;&lt;contributors&gt;&lt;authors&gt;&lt;author&gt;Luis Sordo&lt;/author&gt;&lt;author&gt;Gregorio Barrio&lt;/author&gt;&lt;author&gt;Maria J Bravo&lt;/author&gt;&lt;author&gt;B Iciar Indave&lt;/author&gt;&lt;author&gt;Louisa Degenhardt&lt;/author&gt;&lt;author&gt;Lucas Wiessing&lt;/author&gt;&lt;author&gt;Marica Ferri&lt;/author&gt;&lt;author&gt;Roberto Pastor-Barriuso&lt;/author&gt;&lt;/authors&gt;&lt;/contributors&gt;&lt;titles&gt;&lt;title&gt;Mortality risk during and after opioid substitution treatment: systematic review and meta-analysis of cohort studies&lt;/title&gt;&lt;secondary-title&gt;BMJ&lt;/secondary-title&gt;&lt;/titles&gt;&lt;periodical&gt;&lt;full-title&gt;BMJ&lt;/full-title&gt;&lt;/periodical&gt;&lt;pages&gt;j1550&lt;/pages&gt;&lt;volume&gt;357&lt;/volume&gt;&lt;dates&gt;&lt;year&gt;2017&lt;/year&gt;&lt;/dates&gt;&lt;urls&gt;&lt;related-urls&gt;&lt;url&gt;https://www.bmj.com/content/bmj/357/bmj.j1550.full.pdf&lt;/url&gt;&lt;/related-urls&gt;&lt;/urls&gt;&lt;electronic-resource-num&gt;10.1136/bmj.j1550&lt;/electronic-resource-num&gt;&lt;/record&gt;&lt;/Cite&gt;&lt;/EndNote&gt;</w:instrText>
      </w:r>
      <w:r>
        <w:fldChar w:fldCharType="separate"/>
      </w:r>
      <w:r w:rsidR="008C6455">
        <w:rPr>
          <w:noProof/>
        </w:rPr>
        <w:t>(35)</w:t>
      </w:r>
      <w:r>
        <w:fldChar w:fldCharType="end"/>
      </w:r>
    </w:p>
    <w:p w14:paraId="31D3621C" w14:textId="0FD0613C" w:rsidR="00A7194A" w:rsidRDefault="00A7194A" w:rsidP="00A7194A">
      <w:r>
        <w:t xml:space="preserve">Preliminary evidence for the relatively newer long-acting buprenorphine depot indicates that it is safe, acceptable and lower-cost compared to other treatment options in prison. </w:t>
      </w:r>
      <w:r>
        <w:fldChar w:fldCharType="begin">
          <w:fldData xml:space="preserve">PEVuZE5vdGU+PENpdGU+PEF1dGhvcj5EdW5sb3A8L0F1dGhvcj48WWVhcj4yMDIyPC9ZZWFyPjxS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</w:fldData>
        </w:fldChar>
      </w:r>
      <w:r w:rsidR="008C6455">
        <w:instrText xml:space="preserve"> ADDIN EN.CITE </w:instrText>
      </w:r>
      <w:r w:rsidR="008C6455">
        <w:fldChar w:fldCharType="begin">
          <w:fldData xml:space="preserve">PEVuZE5vdGU+PENpdGU+PEF1dGhvcj5EdW5sb3A8L0F1dGhvcj48WWVhcj4yMDIyPC9ZZWFyPjxS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</w:fldData>
        </w:fldChar>
      </w:r>
      <w:r w:rsidR="008C6455">
        <w:instrText xml:space="preserve"> ADDIN EN.CITE.DATA </w:instrText>
      </w:r>
      <w:r w:rsidR="008C6455">
        <w:fldChar w:fldCharType="end"/>
      </w:r>
      <w:r>
        <w:fldChar w:fldCharType="separate"/>
      </w:r>
      <w:r w:rsidR="008C6455">
        <w:rPr>
          <w:noProof/>
        </w:rPr>
        <w:t>(36-38)</w:t>
      </w:r>
      <w:r>
        <w:fldChar w:fldCharType="end"/>
      </w:r>
      <w:r>
        <w:t xml:space="preserve"> Evidence from an open-label, non-randomised trial of depot buprenorphine indicated high treatment retention and significant declines in self‐reported non‐prescribed opioid use and injecting drug use, comparable to other OAT used in prisons. </w:t>
      </w:r>
      <w:r>
        <w:fldChar w:fldCharType="begin">
          <w:fldData xml:space="preserve">PEVuZE5vdGU+PENpdGU+PEF1dGhvcj5EdW5sb3A8L0F1dGhvcj48WWVhcj4yMDIyPC9ZZWFyPjxS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=
</w:fldData>
        </w:fldChar>
      </w:r>
      <w:r w:rsidR="008C6455">
        <w:instrText xml:space="preserve"> ADDIN EN.CITE </w:instrText>
      </w:r>
      <w:r w:rsidR="008C6455">
        <w:fldChar w:fldCharType="begin">
          <w:fldData xml:space="preserve">PEVuZE5vdGU+PENpdGU+PEF1dGhvcj5EdW5sb3A8L0F1dGhvcj48WWVhcj4yMDIyPC9ZZWFyPjxS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=
</w:fldData>
        </w:fldChar>
      </w:r>
      <w:r w:rsidR="008C6455">
        <w:instrText xml:space="preserve"> ADDIN EN.CITE.DATA </w:instrText>
      </w:r>
      <w:r w:rsidR="008C6455">
        <w:fldChar w:fldCharType="end"/>
      </w:r>
      <w:r>
        <w:fldChar w:fldCharType="separate"/>
      </w:r>
      <w:r w:rsidR="008C6455">
        <w:rPr>
          <w:noProof/>
        </w:rPr>
        <w:t>(36)</w:t>
      </w:r>
      <w:r>
        <w:fldChar w:fldCharType="end"/>
      </w:r>
      <w:r>
        <w:t xml:space="preserve"> A small RCT reported improved treatment retention post-release with depot compared to sublingual buprenorphine. </w:t>
      </w:r>
      <w:r>
        <w:fldChar w:fldCharType="begin">
          <w:fldData xml:space="preserve">PEVuZE5vdGU+PENpdGU+PEF1dGhvcj5MZWU8L0F1dGhvcj48WWVhcj4yMDIxPC9ZZWFyPjxSZWNO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==
</w:fldData>
        </w:fldChar>
      </w:r>
      <w:r w:rsidR="008C6455">
        <w:instrText xml:space="preserve"> ADDIN EN.CITE </w:instrText>
      </w:r>
      <w:r w:rsidR="008C6455">
        <w:fldChar w:fldCharType="begin">
          <w:fldData xml:space="preserve">PEVuZE5vdGU+PENpdGU+PEF1dGhvcj5MZWU8L0F1dGhvcj48WWVhcj4yMDIxPC9ZZWFyPjxSZWNO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==
</w:fldData>
        </w:fldChar>
      </w:r>
      <w:r w:rsidR="008C6455">
        <w:instrText xml:space="preserve"> ADDIN EN.CITE.DATA </w:instrText>
      </w:r>
      <w:r w:rsidR="008C6455">
        <w:fldChar w:fldCharType="end"/>
      </w:r>
      <w:r>
        <w:fldChar w:fldCharType="separate"/>
      </w:r>
      <w:r w:rsidR="008C6455">
        <w:rPr>
          <w:noProof/>
        </w:rPr>
        <w:t>(39)</w:t>
      </w:r>
      <w:r>
        <w:fldChar w:fldCharType="end"/>
      </w:r>
      <w:r>
        <w:t xml:space="preserve"> </w:t>
      </w:r>
    </w:p>
    <w:p w14:paraId="15678F16" w14:textId="0E675094" w:rsidR="00A7194A" w:rsidRDefault="00A7194A" w:rsidP="00A7194A">
      <w:r>
        <w:t xml:space="preserve">We support using a patient-centred approach that allows choice of OAT in custody. Person-centred care and shared decision-making are recommended in standards and guidelines, both locally and internationally. </w:t>
      </w:r>
      <w:r>
        <w:fldChar w:fldCharType="begin">
          <w:fldData xml:space="preserve">PEVuZE5vdGU+PENpdGU+PEF1dGhvcj5UcmFjeTwvQXV0aG9yPjxZZWFyPjIwMjI8L1llYXI+PFJl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==
</w:fldData>
        </w:fldChar>
      </w:r>
      <w:r w:rsidR="008C6455">
        <w:instrText xml:space="preserve"> ADDIN EN.CITE </w:instrText>
      </w:r>
      <w:r w:rsidR="008C6455">
        <w:fldChar w:fldCharType="begin">
          <w:fldData xml:space="preserve">PEVuZE5vdGU+PENpdGU+PEF1dGhvcj5UcmFjeTwvQXV0aG9yPjxZZWFyPjIwMjI8L1llYXI+PFJl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==
</w:fldData>
        </w:fldChar>
      </w:r>
      <w:r w:rsidR="008C6455">
        <w:instrText xml:space="preserve"> ADDIN EN.CITE.DATA </w:instrText>
      </w:r>
      <w:r w:rsidR="008C6455">
        <w:fldChar w:fldCharType="end"/>
      </w:r>
      <w:r>
        <w:fldChar w:fldCharType="separate"/>
      </w:r>
      <w:r w:rsidR="008C6455">
        <w:rPr>
          <w:noProof/>
        </w:rPr>
        <w:t>(40, 41)</w:t>
      </w:r>
      <w:r>
        <w:fldChar w:fldCharType="end"/>
      </w:r>
      <w:r>
        <w:t xml:space="preserve"> There is limited research on how patient preference affects outcomes of OAT treatment for incarcerated people, systematic reviews from the broader mental health literature indicate incorporating patient preference improves treatment engagement and patient satisfaction, with mixed results (positive or no effect) for treatment outcomes </w:t>
      </w:r>
      <w:r>
        <w:fldChar w:fldCharType="begin">
          <w:fldData xml:space="preserve">PEVuZE5vdGU+PENpdGU+PEF1dGhvcj5QdWdsaXNpPC9BdXRob3I+PFllYXI+MjAxOTwvWWVhcj48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</w:fldData>
        </w:fldChar>
      </w:r>
      <w:r w:rsidR="008C6455">
        <w:instrText xml:space="preserve"> ADDIN EN.CITE </w:instrText>
      </w:r>
      <w:r w:rsidR="008C6455">
        <w:fldChar w:fldCharType="begin">
          <w:fldData xml:space="preserve">PEVuZE5vdGU+PENpdGU+PEF1dGhvcj5QdWdsaXNpPC9BdXRob3I+PFllYXI+MjAxOTwvWWVhcj48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</w:fldData>
        </w:fldChar>
      </w:r>
      <w:r w:rsidR="008C6455">
        <w:instrText xml:space="preserve"> ADDIN EN.CITE.DATA </w:instrText>
      </w:r>
      <w:r w:rsidR="008C6455">
        <w:fldChar w:fldCharType="end"/>
      </w:r>
      <w:r>
        <w:fldChar w:fldCharType="separate"/>
      </w:r>
      <w:r w:rsidR="008C6455">
        <w:rPr>
          <w:noProof/>
        </w:rPr>
        <w:t>(41-45)</w:t>
      </w:r>
      <w:r>
        <w:fldChar w:fldCharType="end"/>
      </w:r>
      <w:r>
        <w:t xml:space="preserve">. Qualitative research indicates that many people who are incarcerated prefer OAT options based on their effectiveness at treating cravings, route of delivery, side effects and structures of medication delivery in the community. </w:t>
      </w:r>
      <w:r>
        <w:fldChar w:fldCharType="begin">
          <w:fldData xml:space="preserve">PEVuZE5vdGU+PENpdGU+PEF1dGhvcj5LYXBsb3dpdHo8L0F1dGhvcj48WWVhcj4yMDIyPC9ZZWFy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</w:fldData>
        </w:fldChar>
      </w:r>
      <w:r w:rsidR="008C6455">
        <w:instrText xml:space="preserve"> ADDIN EN.CITE </w:instrText>
      </w:r>
      <w:r w:rsidR="008C6455">
        <w:fldChar w:fldCharType="begin">
          <w:fldData xml:space="preserve">PEVuZE5vdGU+PENpdGU+PEF1dGhvcj5LYXBsb3dpdHo8L0F1dGhvcj48WWVhcj4yMDIyPC9ZZWFy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</w:fldData>
        </w:fldChar>
      </w:r>
      <w:r w:rsidR="008C6455">
        <w:instrText xml:space="preserve"> ADDIN EN.CITE.DATA </w:instrText>
      </w:r>
      <w:r w:rsidR="008C6455">
        <w:fldChar w:fldCharType="end"/>
      </w:r>
      <w:r>
        <w:fldChar w:fldCharType="separate"/>
      </w:r>
      <w:r w:rsidR="008C6455">
        <w:rPr>
          <w:noProof/>
        </w:rPr>
        <w:t>(46)</w:t>
      </w:r>
      <w:r>
        <w:fldChar w:fldCharType="end"/>
      </w:r>
      <w:r>
        <w:t xml:space="preserve"> People have also described switching OAT options to mitigate risk of violence from peers to divert their prescribed OAT. </w: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7)</w:t>
      </w:r>
      <w:r>
        <w:fldChar w:fldCharType="end"/>
      </w:r>
    </w:p>
    <w:p w14:paraId="40E8FA56" w14:textId="64EAA752" w:rsidR="00A7194A" w:rsidRDefault="00A7194A" w:rsidP="00A7194A">
      <w:r>
        <w:t xml:space="preserve">Restrictions to the availability of OAT options in prisons are often decided based on risk of diversion or non-medical use. Diversion refers to the selling, trading, sharing or giving away of medications to recipients other than the prescribed person. </w:t>
      </w:r>
      <w:r>
        <w:fldChar w:fldCharType="begin"/>
      </w:r>
      <w:r w:rsidR="008C6455">
        <w:instrText xml:space="preserve"> ADDIN EN.CITE &lt;EndNote&gt;&lt;Cite&gt;&lt;Author&gt;Larance&lt;/Author&gt;&lt;Year&gt;2011&lt;/Year&gt;&lt;RecNum&gt;1535&lt;/RecNum&gt;&lt;DisplayText&gt;(47)&lt;/DisplayText&gt;&lt;record&gt;&lt;rec-number&gt;1535&lt;/rec-number&gt;&lt;foreign-keys&gt;&lt;key app="EN" db-id="apt9s0axrwaxzqe5f2av90t002rr29fvfd5v" timestamp="1702516104"&gt;1535&lt;/key&gt;&lt;/foreign-keys&gt;&lt;ref-type name="Journal Article"&gt;17&lt;/ref-type&gt;&lt;contributors&gt;&lt;authors&gt;&lt;author&gt;Larance, Briony&lt;/author&gt;&lt;author&gt;Degenhardt, Louisa&lt;/author&gt;&lt;author&gt;Lintzeris, Nick&lt;/author&gt;&lt;author&gt;Winstock, Adam&lt;/author&gt;&lt;author&gt;Mattick, Richard&lt;/author&gt;&lt;/authors&gt;&lt;/contributors&gt;&lt;titles&gt;&lt;title&gt;Definitions related to the use of pharmaceutical opioids: Extramedical use, diversion, non‐adherence and aberrant medication‐related behaviours&lt;/title&gt;&lt;secondary-title&gt;Drug and Alcohol Review&lt;/secondary-title&gt;&lt;/titles&gt;&lt;periodical&gt;&lt;full-title&gt;Drug and Alcohol Review&lt;/full-title&gt;&lt;/periodical&gt;&lt;pages&gt;236-245&lt;/pages&gt;&lt;volume&gt;30&lt;/volume&gt;&lt;number&gt;3&lt;/number&gt;&lt;dates&gt;&lt;year&gt;2011&lt;/year&gt;&lt;/dates&gt;&lt;publisher&gt;Wiley&lt;/publisher&gt;&lt;isbn&gt;0959-5236&lt;/isbn&gt;&lt;urls&gt;&lt;related-urls&gt;&lt;url&gt;https://dx.doi.org/10.1111/j.1465-3362.2010.00283.x&lt;/url&gt;&lt;/related-urls&gt;&lt;/urls&gt;&lt;electronic-resource-num&gt;10.1111/j.1465-3362.2010.00283.x&lt;/electronic-resource-num&gt;&lt;/record&gt;&lt;/Cite&gt;&lt;/EndNote&gt;</w:instrText>
      </w:r>
      <w:r>
        <w:fldChar w:fldCharType="separate"/>
      </w:r>
      <w:r w:rsidR="008C6455">
        <w:rPr>
          <w:noProof/>
        </w:rPr>
        <w:t>(47)</w:t>
      </w:r>
      <w:r>
        <w:fldChar w:fldCharType="end"/>
      </w:r>
      <w:r>
        <w:t xml:space="preserve"> Evidence indicates that both methadone and buprenorphine are diverted in prison, however data on rates of diversion are scarce</w:t>
      </w:r>
      <w:r w:rsidRPr="00EA0C2D">
        <w:t xml:space="preserve"> </w:t>
      </w:r>
      <w:r>
        <w:t xml:space="preserve">and available evidence indicates that patterns of non-prescribed pharmaceutical opioid use in prison, including medication type and route of administration, are heterogenous dependent on location and context. </w:t>
      </w:r>
      <w:r>
        <w:fldChar w:fldCharType="begin">
          <w:fldData xml:space="preserve">PEVuZE5vdGU+PENpdGU+PEF1dGhvcj5CaS1Nb2hhbW1lZDwvQXV0aG9yPjxZZWFyPjIwMTc8L1ll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</w:fldData>
        </w:fldChar>
      </w:r>
      <w:r w:rsidR="008C6455">
        <w:instrText xml:space="preserve"> ADDIN EN.CITE </w:instrText>
      </w:r>
      <w:r w:rsidR="008C6455">
        <w:fldChar w:fldCharType="begin">
          <w:fldData xml:space="preserve">PEVuZE5vdGU+PENpdGU+PEF1dGhvcj5CaS1Nb2hhbW1lZDwvQXV0aG9yPjxZZWFyPjIwMTc8L1ll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</w:fldData>
        </w:fldChar>
      </w:r>
      <w:r w:rsidR="008C6455">
        <w:instrText xml:space="preserve"> ADDIN EN.CITE.DATA </w:instrText>
      </w:r>
      <w:r w:rsidR="008C6455">
        <w:fldChar w:fldCharType="end"/>
      </w:r>
      <w:r>
        <w:fldChar w:fldCharType="separate"/>
      </w:r>
      <w:r w:rsidR="008C6455">
        <w:rPr>
          <w:noProof/>
        </w:rPr>
        <w:t>(48, 49)</w:t>
      </w:r>
      <w:r>
        <w:fldChar w:fldCharType="end"/>
      </w:r>
      <w:r>
        <w:t xml:space="preserve"> Among a small sample of incarcerated respondents in Australia, one-third (11 of 33) reported selling or sharing OAT medications during their last imprisonment. </w:t>
      </w:r>
      <w:r>
        <w:fldChar w:fldCharType="begin"/>
      </w:r>
      <w:r w:rsidR="008C6455">
        <w:instrText xml:space="preserve"> ADDIN EN.CITE &lt;EndNote&gt;&lt;Cite&gt;&lt;Author&gt;White&lt;/Author&gt;&lt;Year&gt;2016&lt;/Year&gt;&lt;RecNum&gt;1536&lt;/RecNum&gt;&lt;DisplayText&gt;(49)&lt;/DisplayText&gt;&lt;record&gt;&lt;rec-number&gt;1536&lt;/rec-number&gt;&lt;foreign-keys&gt;&lt;key app="EN" db-id="apt9s0axrwaxzqe5f2av90t002rr29fvfd5v" timestamp="1702519396"&gt;1536&lt;/key&gt;&lt;/foreign-keys&gt;&lt;ref-type name="Journal Article"&gt;17&lt;/ref-type&gt;&lt;contributors&gt;&lt;authors&gt;&lt;author&gt;White, Nancy&lt;/author&gt;&lt;author&gt;Ali, Robert&lt;/author&gt;&lt;author&gt;Larance, Briony&lt;/author&gt;&lt;author&gt;Zador, Deborah&lt;/author&gt;&lt;author&gt;Mattick, Richard P.&lt;/author&gt;&lt;author&gt;Degenhardt, Louisa&lt;/author&gt;&lt;/authors&gt;&lt;/contributors&gt;&lt;titles&gt;&lt;title&gt;The extramedical use and diversion of opioid substitution medications and other medications in prison settings in &amp;lt;scp&amp;gt;A&amp;lt;/scp&amp;gt;ustralia following the introduction of buprenorphine–naloxone film&lt;/title&gt;&lt;secondary-title&gt;Drug and Alcohol Review&lt;/secondary-title&gt;&lt;/titles&gt;&lt;periodical&gt;&lt;full-title&gt;Drug and Alcohol Review&lt;/full-title&gt;&lt;/periodical&gt;&lt;pages&gt;76-82&lt;/pages&gt;&lt;volume&gt;35&lt;/volume&gt;&lt;number&gt;1&lt;/number&gt;&lt;dates&gt;&lt;year&gt;2016&lt;/year&gt;&lt;/dates&gt;&lt;publisher&gt;Wiley&lt;/publisher&gt;&lt;isbn&gt;0959-5236&lt;/isbn&gt;&lt;urls&gt;&lt;related-urls&gt;&lt;url&gt;https://dx.doi.org/10.1111/dar.12317&lt;/url&gt;&lt;/related-urls&gt;&lt;/urls&gt;&lt;electronic-resource-num&gt;10.1111/dar.12317&lt;/electronic-resource-num&gt;&lt;/record&gt;&lt;/Cite&gt;&lt;/EndNote&gt;</w:instrText>
      </w:r>
      <w:r>
        <w:fldChar w:fldCharType="separate"/>
      </w:r>
      <w:r w:rsidR="008C6455">
        <w:rPr>
          <w:noProof/>
        </w:rPr>
        <w:t>(49)</w:t>
      </w:r>
      <w:r>
        <w:fldChar w:fldCharType="end"/>
      </w:r>
      <w:r>
        <w:t xml:space="preserve"> While some qualitative studies from the UK and US have described widespread non-prescribed use of buprenorphine in prisons </w:t>
      </w:r>
      <w:r>
        <w:fldChar w:fldCharType="begin">
          <w:fldData xml:space="preserve">PEVuZE5vdGU+PENpdGU+PEF1dGhvcj5Ub21wa2luczwvQXV0aG9yPjxZZWFyPjIwMDk8L1llYXI+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</w:fldData>
        </w:fldChar>
      </w:r>
      <w:r w:rsidR="008C6455">
        <w:instrText xml:space="preserve"> ADDIN EN.CITE </w:instrText>
      </w:r>
      <w:r w:rsidR="008C6455">
        <w:fldChar w:fldCharType="begin">
          <w:fldData xml:space="preserve">PEVuZE5vdGU+PENpdGU+PEF1dGhvcj5Ub21wa2luczwvQXV0aG9yPjxZZWFyPjIwMDk8L1llYXI+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</w:fldData>
        </w:fldChar>
      </w:r>
      <w:r w:rsidR="008C6455">
        <w:instrText xml:space="preserve"> ADDIN EN.CITE.DATA </w:instrText>
      </w:r>
      <w:r w:rsidR="008C6455">
        <w:fldChar w:fldCharType="end"/>
      </w:r>
      <w:r>
        <w:fldChar w:fldCharType="separate"/>
      </w:r>
      <w:r w:rsidR="008C6455">
        <w:rPr>
          <w:noProof/>
        </w:rPr>
        <w:t>(50, 51)</w:t>
      </w:r>
      <w:r>
        <w:fldChar w:fldCharType="end"/>
      </w:r>
      <w:r>
        <w:t xml:space="preserve">, a contrasting study from the US, conducted following the implementation of a custodial-based OAT program, described buprenorphine diversion as uncommon and preventable, in contrast to staff expectations. </w:t>
      </w:r>
      <w:r>
        <w:fldChar w:fldCharType="begin">
          <w:fldData xml:space="preserve">PEVuZE5vdGU+PENpdGU+PEF1dGhvcj5FdmFuczwvQXV0aG9yPjxZZWFyPjIwMjI8L1llYXI+PFJl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</w:fldData>
        </w:fldChar>
      </w:r>
      <w:r w:rsidR="008C6455">
        <w:instrText xml:space="preserve"> ADDIN EN.CITE </w:instrText>
      </w:r>
      <w:r w:rsidR="008C6455">
        <w:fldChar w:fldCharType="begin">
          <w:fldData xml:space="preserve">PEVuZE5vdGU+PENpdGU+PEF1dGhvcj5FdmFuczwvQXV0aG9yPjxZZWFyPjIwMjI8L1llYXI+PFJl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</w:fldData>
        </w:fldChar>
      </w:r>
      <w:r w:rsidR="008C6455">
        <w:instrText xml:space="preserve"> ADDIN EN.CITE.DATA </w:instrText>
      </w:r>
      <w:r w:rsidR="008C6455">
        <w:fldChar w:fldCharType="end"/>
      </w:r>
      <w:r>
        <w:fldChar w:fldCharType="separate"/>
      </w:r>
      <w:r w:rsidR="008C6455">
        <w:rPr>
          <w:noProof/>
        </w:rPr>
        <w:t>(52)</w:t>
      </w:r>
      <w:r>
        <w:fldChar w:fldCharType="end"/>
      </w:r>
      <w:r>
        <w:t xml:space="preserve"> Notably non-prescribed use has been described as widespread in prisons both with and without OAT programs. </w:t>
      </w:r>
      <w:r>
        <w:fldChar w:fldCharType="begin">
          <w:fldData xml:space="preserve">PEVuZE5vdGU+PENpdGU+PEF1dGhvcj5Ub21wa2luczwvQXV0aG9yPjxZZWFyPjIwMDk8L1llYXI+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</w:fldData>
        </w:fldChar>
      </w:r>
      <w:r w:rsidR="008C6455">
        <w:instrText xml:space="preserve"> ADDIN EN.CITE </w:instrText>
      </w:r>
      <w:r w:rsidR="008C6455">
        <w:fldChar w:fldCharType="begin">
          <w:fldData xml:space="preserve">PEVuZE5vdGU+PENpdGU+PEF1dGhvcj5Ub21wa2luczwvQXV0aG9yPjxZZWFyPjIwMDk8L1llYXI+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</w:fldData>
        </w:fldChar>
      </w:r>
      <w:r w:rsidR="008C6455">
        <w:instrText xml:space="preserve"> ADDIN EN.CITE.DATA </w:instrText>
      </w:r>
      <w:r w:rsidR="008C6455">
        <w:fldChar w:fldCharType="end"/>
      </w:r>
      <w:r>
        <w:fldChar w:fldCharType="separate"/>
      </w:r>
      <w:r w:rsidR="008C6455">
        <w:rPr>
          <w:noProof/>
        </w:rPr>
        <w:t>(50, 51)</w:t>
      </w:r>
      <w:r>
        <w:fldChar w:fldCharType="end"/>
      </w:r>
      <w:r>
        <w:t xml:space="preserve">. </w:t>
      </w:r>
    </w:p>
    <w:p w14:paraId="44D889B0" w14:textId="198E7723" w:rsidR="00A7194A" w:rsidRDefault="00A7194A" w:rsidP="00A7194A">
      <w:r>
        <w:lastRenderedPageBreak/>
        <w:t>The few studies that have investigated the relative risk of diversion of different formulations in custodial settings indicate sublingual buprenorphine is more commonly diverted than methadone. A survey from the UK indicated a</w:t>
      </w:r>
      <w:r w:rsidRPr="000E35DD">
        <w:t xml:space="preserve"> significantly higher estimated price for</w:t>
      </w:r>
      <w:r>
        <w:t xml:space="preserve"> </w:t>
      </w:r>
      <w:r w:rsidRPr="000E35DD">
        <w:t>buprenorphine relative to buprenorphine</w:t>
      </w:r>
      <w:r>
        <w:t>-</w:t>
      </w:r>
      <w:r w:rsidRPr="000E35DD">
        <w:t>naloxone</w:t>
      </w:r>
      <w:r>
        <w:t xml:space="preserve"> in prison while methadone was perceived as being significantly harder to sell in prison than both buprenorphine and buprenorphine-naloxone. The results from a wastewater study from an Australian prison also indicated non-prescribed use of buprenorphine was greater than methadone. </w:t>
      </w:r>
      <w:r>
        <w:fldChar w:fldCharType="begin"/>
      </w:r>
      <w:r w:rsidR="008C6455">
        <w:instrText xml:space="preserve"> ADDIN EN.CITE &lt;EndNote&gt;&lt;Cite&gt;&lt;Author&gt;Van Dyken&lt;/Author&gt;&lt;Year&gt;2016&lt;/Year&gt;&lt;RecNum&gt;1097&lt;/RecNum&gt;&lt;DisplayText&gt;(53)&lt;/DisplayText&gt;&lt;record&gt;&lt;rec-number&gt;1097&lt;/rec-number&gt;&lt;foreign-keys&gt;&lt;key app="EN" db-id="apt9s0axrwaxzqe5f2av90t002rr29fvfd5v" timestamp="1695001521"&gt;1097&lt;/key&gt;&lt;/foreign-keys&gt;&lt;ref-type name="Journal Article"&gt;17&lt;/ref-type&gt;&lt;contributors&gt;&lt;authors&gt;&lt;author&gt;Van Dyken, Emma&lt;/author&gt;&lt;author&gt;Lai, Foon Yin&lt;/author&gt;&lt;author&gt;Thai, Phong K.&lt;/author&gt;&lt;author&gt;Ort, Christoph&lt;/author&gt;&lt;author&gt;Bruno, Raimondo&lt;/author&gt;&lt;author&gt;Hall, Wayne&lt;/author&gt;&lt;author&gt;Kirkbride, K. Paul&lt;/author&gt;&lt;author&gt;Mueller, Jochen F.&lt;/author&gt;&lt;author&gt;Prichard, Jeremy&lt;/author&gt;&lt;/authors&gt;&lt;/contributors&gt;&lt;titles&gt;&lt;title&gt;Challenges and opportunities in using wastewater analysis to measure drug use in a small prison facility&lt;/title&gt;&lt;secondary-title&gt;Drug and Alcohol Review&lt;/secondary-title&gt;&lt;/titles&gt;&lt;periodical&gt;&lt;full-title&gt;Drug and Alcohol Review&lt;/full-title&gt;&lt;/periodical&gt;&lt;pages&gt;138-147&lt;/pages&gt;&lt;volume&gt;35&lt;/volume&gt;&lt;number&gt;2&lt;/number&gt;&lt;dates&gt;&lt;year&gt;2016&lt;/year&gt;&lt;/dates&gt;&lt;publisher&gt;Wiley&lt;/publisher&gt;&lt;isbn&gt;0959-5236&lt;/isbn&gt;&lt;urls&gt;&lt;related-urls&gt;&lt;url&gt;https://dx.doi.org/10.1111/dar.12156&lt;/url&gt;&lt;/related-urls&gt;&lt;/urls&gt;&lt;electronic-resource-num&gt;10.1111/dar.12156&lt;/electronic-resource-num&gt;&lt;/record&gt;&lt;/Cite&gt;&lt;/EndNote&gt;</w:instrText>
      </w:r>
      <w:r>
        <w:fldChar w:fldCharType="separate"/>
      </w:r>
      <w:r w:rsidR="008C6455">
        <w:rPr>
          <w:noProof/>
        </w:rPr>
        <w:t>(53)</w:t>
      </w:r>
      <w:r>
        <w:fldChar w:fldCharType="end"/>
      </w:r>
      <w:r>
        <w:t xml:space="preserve"> Qualitative data indicate people switch from methadone to buprenorphine to avoid risk of coercion from peers to divert OAT. </w: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7)</w:t>
      </w:r>
      <w:r>
        <w:fldChar w:fldCharType="end"/>
      </w:r>
      <w:r>
        <w:t xml:space="preserve"> The long-acting buprenorphine depot, administered subcutaneously weekly or monthly, has been suggested as a potential solution to limit potential for diversion. </w:t>
      </w:r>
      <w:r>
        <w:fldChar w:fldCharType="begin">
          <w:fldData xml:space="preserve">PEVuZE5vdGU+PENpdGU+PEF1dGhvcj5MaXR0bGU8L0F1dGhvcj48WWVhcj4yMDIzPC9ZZWFyPjxS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</w:fldData>
        </w:fldChar>
      </w:r>
      <w:r w:rsidR="008C6455">
        <w:instrText xml:space="preserve"> ADDIN EN.CITE </w:instrText>
      </w:r>
      <w:r w:rsidR="008C6455">
        <w:fldChar w:fldCharType="begin">
          <w:fldData xml:space="preserve">PEVuZE5vdGU+PENpdGU+PEF1dGhvcj5MaXR0bGU8L0F1dGhvcj48WWVhcj4yMDIzPC9ZZWFyPjxS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</w:fldData>
        </w:fldChar>
      </w:r>
      <w:r w:rsidR="008C6455">
        <w:instrText xml:space="preserve"> ADDIN EN.CITE.DATA </w:instrText>
      </w:r>
      <w:r w:rsidR="008C6455">
        <w:fldChar w:fldCharType="end"/>
      </w:r>
      <w:r>
        <w:fldChar w:fldCharType="separate"/>
      </w:r>
      <w:r w:rsidR="008C6455">
        <w:rPr>
          <w:noProof/>
        </w:rPr>
        <w:t>(54)</w:t>
      </w:r>
      <w:r>
        <w:fldChar w:fldCharType="end"/>
      </w:r>
      <w:r>
        <w:t xml:space="preserve"> No diversion was self-reported from a recent Australian trial of the buprenorphine depot. </w:t>
      </w:r>
      <w:r>
        <w:fldChar w:fldCharType="begin">
          <w:fldData xml:space="preserve">PEVuZE5vdGU+PENpdGU+PEF1dGhvcj5EdW5sb3A8L0F1dGhvcj48WWVhcj4yMDIyPC9ZZWFyPjxS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=
</w:fldData>
        </w:fldChar>
      </w:r>
      <w:r w:rsidR="008C6455">
        <w:instrText xml:space="preserve"> ADDIN EN.CITE </w:instrText>
      </w:r>
      <w:r w:rsidR="008C6455">
        <w:fldChar w:fldCharType="begin">
          <w:fldData xml:space="preserve">PEVuZE5vdGU+PENpdGU+PEF1dGhvcj5EdW5sb3A8L0F1dGhvcj48WWVhcj4yMDIyPC9ZZWFyPjxS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=
</w:fldData>
        </w:fldChar>
      </w:r>
      <w:r w:rsidR="008C6455">
        <w:instrText xml:space="preserve"> ADDIN EN.CITE.DATA </w:instrText>
      </w:r>
      <w:r w:rsidR="008C6455">
        <w:fldChar w:fldCharType="end"/>
      </w:r>
      <w:r>
        <w:fldChar w:fldCharType="separate"/>
      </w:r>
      <w:r w:rsidR="008C6455">
        <w:rPr>
          <w:noProof/>
        </w:rPr>
        <w:t>(36)</w:t>
      </w:r>
      <w:r>
        <w:fldChar w:fldCharType="end"/>
      </w:r>
      <w:r>
        <w:t xml:space="preserve"> </w:t>
      </w:r>
    </w:p>
    <w:p w14:paraId="4226F39D" w14:textId="58107D61" w:rsidR="00A7194A" w:rsidRDefault="00A7194A" w:rsidP="00A7194A">
      <w:r>
        <w:t xml:space="preserve">In addition to the reduced risk of diversion and improved safety profile, the long-acting buprenorphine depot is preferred in the prison setting due to its longer dosing interval. Monthly dosing enables a period of coverage post-release, which is a time of high overdose and mortality risk (see section 5). This may be particularly important for individuals on remand, who do not benefit from post-release planning. </w:t>
      </w:r>
      <w:r>
        <w:fldChar w:fldCharType="begin"/>
      </w:r>
      <w:r w:rsidR="008C6455">
        <w:instrText xml:space="preserve"> ADDIN EN.CITE &lt;EndNote&gt;&lt;Cite&gt;&lt;Author&gt;Treloar&lt;/Author&gt;&lt;Year&gt;2021&lt;/Year&gt;&lt;RecNum&gt;1548&lt;/RecNum&gt;&lt;DisplayText&gt;(55)&lt;/DisplayText&gt;&lt;record&gt;&lt;rec-number&gt;1548&lt;/rec-number&gt;&lt;foreign-keys&gt;&lt;key app="EN" db-id="apt9s0axrwaxzqe5f2av90t002rr29fvfd5v" timestamp="1704340176"&gt;1548&lt;/key&gt;&lt;/foreign-keys&gt;&lt;ref-type name="Journal Article"&gt;17&lt;/ref-type&gt;&lt;contributors&gt;&lt;authors&gt;&lt;author&gt;Treloar, Carla&lt;/author&gt;&lt;author&gt;Schroeder, Sophia&lt;/author&gt;&lt;author&gt;Lafferty, Lise&lt;/author&gt;&lt;author&gt;Marshall, Alison&lt;/author&gt;&lt;author&gt;Drysdale, Kerryn&lt;/author&gt;&lt;author&gt;Higgs, Peter&lt;/author&gt;&lt;author&gt;Baldry, Eileen&lt;/author&gt;&lt;author&gt;Stoove, Mark&lt;/author&gt;&lt;author&gt;Dietze, Paul&lt;/author&gt;&lt;/authors&gt;&lt;/contributors&gt;&lt;titles&gt;&lt;title&gt;Structural competency in the post-prison period for people who inject drugs: A qualitative case study&lt;/title&gt;&lt;secondary-title&gt;International Journal of Drug Policy&lt;/secondary-title&gt;&lt;/titles&gt;&lt;periodical&gt;&lt;full-title&gt;International Journal of Drug Policy&lt;/full-title&gt;&lt;/periodical&gt;&lt;pages&gt;103261&lt;/pages&gt;&lt;volume&gt;95&lt;/volume&gt;&lt;keywords&gt;&lt;keyword&gt;Prison release&lt;/keyword&gt;&lt;keyword&gt;Qualitative case study&lt;/keyword&gt;&lt;keyword&gt;Structural competency&lt;/keyword&gt;&lt;keyword&gt;People who inject drugs&lt;/keyword&gt;&lt;/keywords&gt;&lt;dates&gt;&lt;year&gt;2021&lt;/year&gt;&lt;pub-dates&gt;&lt;date&gt;2021/09/01/&lt;/date&gt;&lt;/pub-dates&gt;&lt;/dates&gt;&lt;isbn&gt;0955-3959&lt;/isbn&gt;&lt;urls&gt;&lt;related-urls&gt;&lt;url&gt;https://www.sciencedirect.com/science/article/pii/S0955395921001663&lt;/url&gt;&lt;/related-urls&gt;&lt;/urls&gt;&lt;electronic-resource-num&gt;https://doi.org/10.1016/j.drugpo.2021.103261&lt;/electronic-resource-num&gt;&lt;/record&gt;&lt;/Cite&gt;&lt;/EndNote&gt;</w:instrText>
      </w:r>
      <w:r>
        <w:fldChar w:fldCharType="separate"/>
      </w:r>
      <w:r w:rsidR="008C6455">
        <w:rPr>
          <w:noProof/>
        </w:rPr>
        <w:t>(55)</w:t>
      </w:r>
      <w:r>
        <w:fldChar w:fldCharType="end"/>
      </w:r>
      <w:r>
        <w:t xml:space="preserve">  Furthermore, monthly rather than daily dosing reduces the resources required for OAT delivery, increasing capacity to enrol more individuals in the program – potentially reducing waitlists and improving access. </w:t>
      </w:r>
      <w:r>
        <w:fldChar w:fldCharType="begin">
          <w:fldData xml:space="preserve">PEVuZE5vdGU+PENpdGU+PEF1dGhvcj5Sb2JlcnRzPC9BdXRob3I+PFllYXI+MjAyMTwvWWVhcj48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</w:fldData>
        </w:fldChar>
      </w:r>
      <w:r w:rsidR="008C6455">
        <w:instrText xml:space="preserve"> ADDIN EN.CITE </w:instrText>
      </w:r>
      <w:r w:rsidR="008C6455">
        <w:fldChar w:fldCharType="begin">
          <w:fldData xml:space="preserve">PEVuZE5vdGU+PENpdGU+PEF1dGhvcj5Sb2JlcnRzPC9BdXRob3I+PFllYXI+MjAyMTwvWWVhcj48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</w:fldData>
        </w:fldChar>
      </w:r>
      <w:r w:rsidR="008C6455">
        <w:instrText xml:space="preserve"> ADDIN EN.CITE.DATA </w:instrText>
      </w:r>
      <w:r w:rsidR="008C6455">
        <w:fldChar w:fldCharType="end"/>
      </w:r>
      <w:r>
        <w:fldChar w:fldCharType="separate"/>
      </w:r>
      <w:r w:rsidR="008C6455">
        <w:rPr>
          <w:noProof/>
        </w:rPr>
        <w:t>(56)</w:t>
      </w:r>
      <w:r>
        <w:fldChar w:fldCharType="end"/>
      </w:r>
      <w:r>
        <w:t xml:space="preserve"> An economic costing study comparing the costs OAT administration in NSW prisons identified the long-acting depot buprenorphine as the least costly treatment option compared to sublingual buprenorphine and methadone. </w:t>
      </w:r>
      <w:r>
        <w:fldChar w:fldCharType="begin"/>
      </w:r>
      <w:r w:rsidR="008C6455">
        <w:instrText xml:space="preserve"> ADDIN EN.CITE &lt;EndNote&gt;&lt;Cite&gt;&lt;Author&gt;Ling&lt;/Author&gt;&lt;Year&gt;2022&lt;/Year&gt;&lt;RecNum&gt;1529&lt;/RecNum&gt;&lt;DisplayText&gt;(37)&lt;/DisplayText&gt;&lt;record&gt;&lt;rec-number&gt;1529&lt;/rec-number&gt;&lt;foreign-keys&gt;&lt;key app="EN" db-id="apt9s0axrwaxzqe5f2av90t002rr29fvfd5v" timestamp="1701657490"&gt;1529&lt;/key&gt;&lt;/foreign-keys&gt;&lt;ref-type name="Journal Article"&gt;17&lt;/ref-type&gt;&lt;contributors&gt;&lt;authors&gt;&lt;author&gt;Ling, R.&lt;/author&gt;&lt;author&gt;White, B.&lt;/author&gt;&lt;author&gt;Roberts, J.&lt;/author&gt;&lt;author&gt;Cretikos, M.&lt;/author&gt;&lt;author&gt;Howard, M. V.&lt;/author&gt;&lt;author&gt;Haber, P. S.&lt;/author&gt;&lt;author&gt;Lintzeris, N.&lt;/author&gt;&lt;author&gt;Reeves, P.&lt;/author&gt;&lt;author&gt;Dunlop, A. J.&lt;/author&gt;&lt;author&gt;Searles, A.&lt;/author&gt;&lt;/authors&gt;&lt;/contributors&gt;&lt;titles&gt;&lt;title&gt;Depot buprenorphine as an opioid agonist therapy in New South Wales correctional centres: a costing model&lt;/title&gt;&lt;secondary-title&gt;BMC Health Services Research&lt;/secondary-title&gt;&lt;/titles&gt;&lt;periodical&gt;&lt;full-title&gt;BMC Health Services Research&lt;/full-title&gt;&lt;/periodical&gt;&lt;volume&gt;22&lt;/volume&gt;&lt;number&gt;1&lt;/number&gt;&lt;dates&gt;&lt;year&gt;2022&lt;/year&gt;&lt;/dates&gt;&lt;publisher&gt;Springer Science and Business Media LLC&lt;/publisher&gt;&lt;isbn&gt;1472-6963&lt;/isbn&gt;&lt;urls&gt;&lt;related-urls&gt;&lt;url&gt;https://dx.doi.org/10.1186/s12913-022-08687-8&lt;/url&gt;&lt;/related-urls&gt;&lt;/urls&gt;&lt;electronic-resource-num&gt;10.1186/s12913-022-08687-8&lt;/electronic-resource-num&gt;&lt;/record&gt;&lt;/Cite&gt;&lt;/EndNote&gt;</w:instrText>
      </w:r>
      <w:r>
        <w:fldChar w:fldCharType="separate"/>
      </w:r>
      <w:r w:rsidR="008C6455">
        <w:rPr>
          <w:noProof/>
        </w:rPr>
        <w:t>(37)</w:t>
      </w:r>
      <w:r>
        <w:fldChar w:fldCharType="end"/>
      </w:r>
      <w:r>
        <w:t xml:space="preserve">Similarly, a cost estimation analysis predicted reductions in direct and indirect costs of OUD care in English prisons with the introduction of the long-acting depot buprenorphine compared to standard to care (methadone). </w:t>
      </w:r>
      <w:r>
        <w:fldChar w:fldCharType="begin"/>
      </w:r>
      <w:r w:rsidR="008C6455">
        <w:instrText xml:space="preserve"> ADDIN EN.CITE &lt;EndNote&gt;&lt;Cite&gt;&lt;Author&gt;Wright&lt;/Author&gt;&lt;Year&gt;2020&lt;/Year&gt;&lt;RecNum&gt;1631&lt;/RecNum&gt;&lt;DisplayText&gt;(57)&lt;/DisplayText&gt;&lt;record&gt;&lt;rec-number&gt;1631&lt;/rec-number&gt;&lt;foreign-keys&gt;&lt;key app="EN" db-id="apt9s0axrwaxzqe5f2av90t002rr29fvfd5v" timestamp="1713414594"&gt;1631&lt;/key&gt;&lt;/foreign-keys&gt;&lt;ref-type name="Journal Article"&gt;17&lt;/ref-type&gt;&lt;contributors&gt;&lt;authors&gt;&lt;author&gt;Wright, Nat&lt;/author&gt;&lt;author&gt;Hard, Jake&lt;/author&gt;&lt;author&gt;Fearns, Colin&lt;/author&gt;&lt;author&gt;Gilman, Mark&lt;/author&gt;&lt;author&gt;Littlewood, Richard&lt;/author&gt;&lt;author&gt;Clegg, Rachael&lt;/author&gt;&lt;author&gt;Parimelalagan, Luxman&lt;/author&gt;&lt;author&gt;Alam, Farrukh&lt;/author&gt;&lt;/authors&gt;&lt;/contributors&gt;&lt;titles&gt;&lt;title&gt;OUD Care Service Improvement with Prolonged-release Buprenorphine in Prisons: Cost Estimation Analysis&lt;/title&gt;&lt;secondary-title&gt;ClinicoEconomics and Outcomes Research&lt;/secondary-title&gt;&lt;/titles&gt;&lt;periodical&gt;&lt;full-title&gt;ClinicoEconomics and Outcomes Research&lt;/full-title&gt;&lt;/periodical&gt;&lt;pages&gt;499-504&lt;/pages&gt;&lt;volume&gt;12&lt;/volume&gt;&lt;number&gt;null&lt;/number&gt;&lt;dates&gt;&lt;year&gt;2020&lt;/year&gt;&lt;pub-dates&gt;&lt;date&gt;2020/09/09&lt;/date&gt;&lt;/pub-dates&gt;&lt;/dates&gt;&lt;publisher&gt;Dove Medical Press&lt;/publisher&gt;&lt;isbn&gt;null&lt;/isbn&gt;&lt;urls&gt;&lt;related-urls&gt;&lt;url&gt;https://www.tandfonline.com/doi/abs/10.2147/CEOR.S256714&lt;/url&gt;&lt;/related-urls&gt;&lt;/urls&gt;&lt;electronic-resource-num&gt;10.2147/CEOR.S256714&lt;/electronic-resource-num&gt;&lt;/record&gt;&lt;/Cite&gt;&lt;/EndNote&gt;</w:instrText>
      </w:r>
      <w:r>
        <w:fldChar w:fldCharType="separate"/>
      </w:r>
      <w:r w:rsidR="008C6455">
        <w:rPr>
          <w:noProof/>
        </w:rPr>
        <w:t>(57)</w:t>
      </w:r>
      <w:r>
        <w:fldChar w:fldCharType="end"/>
      </w:r>
    </w:p>
    <w:p w14:paraId="6B5C9D3B" w14:textId="17EBEE4B" w:rsidR="00A7194A" w:rsidRDefault="00A7194A" w:rsidP="00A7194A">
      <w:r>
        <w:t xml:space="preserve">Importantly, we do not recommend the discontinuation of OAT or dose reduction as a disciplinary measure. </w:t>
      </w:r>
      <w:r>
        <w:fldChar w:fldCharType="begin"/>
      </w:r>
      <w:r w:rsidR="008C6455">
        <w:instrText xml:space="preserve"> ADDIN EN.CITE &lt;EndNote&gt;&lt;Cite&gt;&lt;Author&gt;Marmel&lt;/Author&gt;&lt;Year&gt;2020&lt;/Year&gt;&lt;RecNum&gt;1387&lt;/RecNum&gt;&lt;DisplayText&gt;(58)&lt;/DisplayText&gt;&lt;record&gt;&lt;rec-number&gt;1387&lt;/rec-number&gt;&lt;foreign-keys&gt;&lt;key app="EN" db-id="apt9s0axrwaxzqe5f2av90t002rr29fvfd5v" timestamp="1696815926"&gt;1387&lt;/key&gt;&lt;/foreign-keys&gt;&lt;ref-type name="Journal Article"&gt;17&lt;/ref-type&gt;&lt;contributors&gt;&lt;authors&gt;&lt;author&gt;Marmel, A.&lt;/author&gt;&lt;author&gt;Bozinoff, N.&lt;/author&gt;&lt;/authors&gt;&lt;/contributors&gt;&lt;auth-address&gt;British Columbia Centre on Substance Use, Vancouver, Canada.&amp;#xD;Department of Family and Community Medicine, University of Toronto, Toronto, Canada.&lt;/auth-address&gt;&lt;titles&gt;&lt;title&gt;Punitive discontinuation of opioid agonist therapy during incarceration&lt;/title&gt;&lt;secondary-title&gt;Int J Prison Health&lt;/secondary-title&gt;&lt;/titles&gt;&lt;periodical&gt;&lt;full-title&gt;Int J Prison Health&lt;/full-title&gt;&lt;/periodical&gt;&lt;pages&gt;337-342&lt;/pages&gt;&lt;volume&gt;16&lt;/volume&gt;&lt;number&gt;4&lt;/number&gt;&lt;edition&gt;2021/02/27&lt;/edition&gt;&lt;keywords&gt;&lt;keyword&gt;Analgesics, Opioid/adverse effects&lt;/keyword&gt;&lt;keyword&gt;*Drug Overdose/drug therapy&lt;/keyword&gt;&lt;keyword&gt;Humans&lt;/keyword&gt;&lt;keyword&gt;Opiate Substitution Treatment&lt;/keyword&gt;&lt;keyword&gt;*Opioid-Related Disorders/drug therapy/epidemiology&lt;/keyword&gt;&lt;keyword&gt;Prisons&lt;/keyword&gt;&lt;keyword&gt;Canada&lt;/keyword&gt;&lt;keyword&gt;Incarceration&lt;/keyword&gt;&lt;keyword&gt;Ontario&lt;/keyword&gt;&lt;keyword&gt;Opioid use disorder&lt;/keyword&gt;&lt;keyword&gt;Overdose&lt;/keyword&gt;&lt;keyword&gt;Prisoner health&lt;/keyword&gt;&lt;/keywords&gt;&lt;dates&gt;&lt;year&gt;2020&lt;/year&gt;&lt;pub-dates&gt;&lt;date&gt;Aug 24&lt;/date&gt;&lt;/pub-dates&gt;&lt;/dates&gt;&lt;isbn&gt;1744-9200&lt;/isbn&gt;&lt;accession-num&gt;33634666&lt;/accession-num&gt;&lt;urls&gt;&lt;related-urls&gt;&lt;url&gt;https://www.ingentaconnect.com/content/mcb/ijph/2020/00000016/00000004/art00001&lt;/url&gt;&lt;/related-urls&gt;&lt;/urls&gt;&lt;electronic-resource-num&gt;10.1108/ijph-02-2020-0012&lt;/electronic-resource-num&gt;&lt;remote-database-provider&gt;NLM&lt;/remote-database-provider&gt;&lt;language&gt;eng&lt;/language&gt;&lt;/record&gt;&lt;/Cite&gt;&lt;/EndNote&gt;</w:instrText>
      </w:r>
      <w:r>
        <w:fldChar w:fldCharType="separate"/>
      </w:r>
      <w:r w:rsidR="008C6455">
        <w:rPr>
          <w:noProof/>
        </w:rPr>
        <w:t>(58)</w:t>
      </w:r>
      <w:r>
        <w:fldChar w:fldCharType="end"/>
      </w:r>
      <w:r>
        <w:t xml:space="preserve"> Forced withdrawal increases the risk of substance use during incarceration and decreases treatment engagement on release, thereby increasing the risk of death. </w:t>
      </w:r>
      <w:r>
        <w:fldChar w:fldCharType="begin">
          <w:fldData xml:space="preserve">PEVuZE5vdGU+PENpdGU+PEF1dGhvcj5Ccmlua2xleS1SdWJpbnN0ZWluPC9BdXRob3I+PFllYXI+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</w:fldData>
        </w:fldChar>
      </w:r>
      <w:r w:rsidR="008C6455">
        <w:instrText xml:space="preserve"> ADDIN EN.CITE </w:instrText>
      </w:r>
      <w:r w:rsidR="008C6455">
        <w:fldChar w:fldCharType="begin">
          <w:fldData xml:space="preserve">PEVuZE5vdGU+PENpdGU+PEF1dGhvcj5Ccmlua2xleS1SdWJpbnN0ZWluPC9BdXRob3I+PFllYXI+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</w:fldData>
        </w:fldChar>
      </w:r>
      <w:r w:rsidR="008C6455">
        <w:instrText xml:space="preserve"> ADDIN EN.CITE.DATA </w:instrText>
      </w:r>
      <w:r w:rsidR="008C6455">
        <w:fldChar w:fldCharType="end"/>
      </w:r>
      <w:r>
        <w:fldChar w:fldCharType="separate"/>
      </w:r>
      <w:r w:rsidR="008C6455">
        <w:rPr>
          <w:noProof/>
        </w:rPr>
        <w:t>(59, 60)</w:t>
      </w:r>
      <w:r>
        <w:fldChar w:fldCharType="end"/>
      </w:r>
      <w:r>
        <w:t xml:space="preserve"> People who use drugs may also be less likely to initiate OAT in the community for fear of losing access during periods of incarceration and undergoing forced withdrawal. </w:t>
      </w:r>
      <w:r>
        <w:fldChar w:fldCharType="begin">
          <w:fldData xml:space="preserve">PEVuZE5vdGU+PENpdGU+PEF1dGhvcj5NYXJhZGlhZ2E8L0F1dGhvcj48WWVhcj4yMDE2PC9ZZWFy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</w:fldData>
        </w:fldChar>
      </w:r>
      <w:r w:rsidR="008C6455">
        <w:instrText xml:space="preserve"> ADDIN EN.CITE </w:instrText>
      </w:r>
      <w:r w:rsidR="008C6455">
        <w:fldChar w:fldCharType="begin">
          <w:fldData xml:space="preserve">PEVuZE5vdGU+PENpdGU+PEF1dGhvcj5NYXJhZGlhZ2E8L0F1dGhvcj48WWVhcj4yMDE2PC9ZZWFy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</w:fldData>
        </w:fldChar>
      </w:r>
      <w:r w:rsidR="008C6455">
        <w:instrText xml:space="preserve"> ADDIN EN.CITE.DATA </w:instrText>
      </w:r>
      <w:r w:rsidR="008C6455">
        <w:fldChar w:fldCharType="end"/>
      </w:r>
      <w:r>
        <w:fldChar w:fldCharType="separate"/>
      </w:r>
      <w:r w:rsidR="008C6455">
        <w:rPr>
          <w:noProof/>
        </w:rPr>
        <w:t>(61)</w:t>
      </w:r>
      <w:r>
        <w:fldChar w:fldCharType="end"/>
      </w:r>
    </w:p>
    <w:p w14:paraId="5B08E069" w14:textId="77777777" w:rsidR="00A7194A" w:rsidRDefault="00A7194A" w:rsidP="00A7194A">
      <w:pPr>
        <w:pStyle w:val="Heading2"/>
      </w:pPr>
      <w:bookmarkStart w:id="8" w:name="_Toc172019685"/>
      <w:r>
        <w:t>Transition of care to the community</w:t>
      </w:r>
      <w:bookmarkEnd w:id="8"/>
    </w:p>
    <w:p w14:paraId="7E95FF45" w14:textId="0B6CAC00" w:rsidR="00A7194A" w:rsidRDefault="00A7194A" w:rsidP="005974C5">
      <w:r w:rsidRPr="00B372AF">
        <w:t xml:space="preserve">The period post-release from </w:t>
      </w:r>
      <w:r>
        <w:t>custodial settings</w:t>
      </w:r>
      <w:r w:rsidRPr="00B372AF">
        <w:t xml:space="preserve"> is characterised by a markedly increased risk of mortality.</w:t>
      </w:r>
      <w:r>
        <w:t xml:space="preserve"> </w:t>
      </w:r>
      <w:r>
        <w:fldChar w:fldCharType="begin"/>
      </w:r>
      <w:r w:rsidR="008C6455">
        <w:instrText xml:space="preserve"> ADDIN EN.CITE &lt;EndNote&gt;&lt;Cite&gt;&lt;Author&gt;Binswanger&lt;/Author&gt;&lt;Year&gt;2007&lt;/Year&gt;&lt;RecNum&gt;1505&lt;/RecNum&gt;&lt;DisplayText&gt;(29)&lt;/DisplayText&gt;&lt;record&gt;&lt;rec-number&gt;1505&lt;/rec-number&gt;&lt;foreign-keys&gt;&lt;key app="EN" db-id="apt9s0axrwaxzqe5f2av90t002rr29fvfd5v" timestamp="1701043272"&gt;1505&lt;/key&gt;&lt;/foreign-keys&gt;&lt;ref-type name="Journal Article"&gt;17&lt;/ref-type&gt;&lt;contributors&gt;&lt;authors&gt;&lt;author&gt;Binswanger, Ingrid A.&lt;/author&gt;&lt;author&gt;Stern, Marc F.&lt;/author&gt;&lt;author&gt;Deyo, Richard A.&lt;/author&gt;&lt;author&gt;Heagerty, Patrick J.&lt;/author&gt;&lt;author&gt;Cheadle, Allen&lt;/author&gt;&lt;author&gt;Elmore, Joann G.&lt;/author&gt;&lt;author&gt;Koepsell, Thomas D.&lt;/author&gt;&lt;/authors&gt;&lt;/contributors&gt;&lt;titles&gt;&lt;title&gt;Release from Prison — A High Risk of Death for Former Inmates&lt;/title&gt;&lt;secondary-title&gt;New England Journal of Medicine&lt;/secondary-title&gt;&lt;/titles&gt;&lt;periodical&gt;&lt;full-title&gt;New England Journal of Medicine&lt;/full-title&gt;&lt;/periodical&gt;&lt;pages&gt;157-165&lt;/pages&gt;&lt;volume&gt;356&lt;/volume&gt;&lt;number&gt;2&lt;/number&gt;&lt;dates&gt;&lt;year&gt;2007&lt;/year&gt;&lt;/dates&gt;&lt;publisher&gt;Massachusetts Medical Society&lt;/publisher&gt;&lt;isbn&gt;0028-4793&lt;/isbn&gt;&lt;urls&gt;&lt;related-urls&gt;&lt;url&gt;https://dx.doi.org/10.1056/nejmsa064115&lt;/url&gt;&lt;/related-urls&gt;&lt;/urls&gt;&lt;electronic-resource-num&gt;10.1056/nejmsa064115&lt;/electronic-resource-num&gt;&lt;/record&gt;&lt;/Cite&gt;&lt;/EndNote&gt;</w:instrText>
      </w:r>
      <w:r>
        <w:fldChar w:fldCharType="separate"/>
      </w:r>
      <w:r w:rsidR="008C6455">
        <w:rPr>
          <w:noProof/>
        </w:rPr>
        <w:t>(29)</w:t>
      </w:r>
      <w:r>
        <w:fldChar w:fldCharType="end"/>
      </w:r>
      <w:r w:rsidRPr="00B372AF">
        <w:t xml:space="preserve"> Drug overdose is the leading cause of death following release from prison and the majority of overdose deaths are opioid-related. </w:t>
      </w:r>
      <w:r w:rsidRPr="00B372AF">
        <w:fldChar w:fldCharType="begin">
          <w:fldData xml:space="preserve">PEVuZE5vdGU+PENpdGU+PEF1dGhvcj5Db29wZXI8L0F1dGhvcj48WWVhcj4yMDIzPC9ZZWFyPjxS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</w:fldData>
        </w:fldChar>
      </w:r>
      <w:r w:rsidR="008C6455">
        <w:instrText xml:space="preserve"> ADDIN EN.CITE </w:instrText>
      </w:r>
      <w:r w:rsidR="008C6455">
        <w:fldChar w:fldCharType="begin">
          <w:fldData xml:space="preserve">PEVuZE5vdGU+PENpdGU+PEF1dGhvcj5Db29wZXI8L0F1dGhvcj48WWVhcj4yMDIzPC9ZZWFyPjxS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</w:fldData>
        </w:fldChar>
      </w:r>
      <w:r w:rsidR="008C6455">
        <w:instrText xml:space="preserve"> ADDIN EN.CITE.DATA </w:instrText>
      </w:r>
      <w:r w:rsidR="008C6455">
        <w:fldChar w:fldCharType="end"/>
      </w:r>
      <w:r w:rsidRPr="00B372AF">
        <w:fldChar w:fldCharType="separate"/>
      </w:r>
      <w:r w:rsidR="008C6455">
        <w:rPr>
          <w:noProof/>
        </w:rPr>
        <w:t>(62, 63)</w:t>
      </w:r>
      <w:r w:rsidRPr="00B372AF">
        <w:fldChar w:fldCharType="end"/>
      </w:r>
      <w:r>
        <w:t xml:space="preserve"> Reductions in opioid use while incarcerated result in decreased opioid tolerance. As a result, people are at an elevated risk of overdose up to 12 weeks post-release, with the greatest risk in the days immediately following release. </w:t>
      </w:r>
      <w:r>
        <w:fldChar w:fldCharType="begin">
          <w:fldData xml:space="preserve">PEVuZE5vdGU+PENpdGU+PEF1dGhvcj5NZXJyYWxsPC9BdXRob3I+PFllYXI+MjAxMDwvWWVhcj48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</w:fldData>
        </w:fldChar>
      </w:r>
      <w:r w:rsidR="008C6455">
        <w:instrText xml:space="preserve"> ADDIN EN.CITE </w:instrText>
      </w:r>
      <w:r w:rsidR="008C6455">
        <w:fldChar w:fldCharType="begin">
          <w:fldData xml:space="preserve">PEVuZE5vdGU+PENpdGU+PEF1dGhvcj5NZXJyYWxsPC9BdXRob3I+PFllYXI+MjAxMDwvWWVhcj48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</w:fldData>
        </w:fldChar>
      </w:r>
      <w:r w:rsidR="008C6455">
        <w:instrText xml:space="preserve"> ADDIN EN.CITE.DATA </w:instrText>
      </w:r>
      <w:r w:rsidR="008C6455">
        <w:fldChar w:fldCharType="end"/>
      </w:r>
      <w:r>
        <w:fldChar w:fldCharType="separate"/>
      </w:r>
      <w:r w:rsidR="008C6455">
        <w:rPr>
          <w:noProof/>
        </w:rPr>
        <w:t>(64-66)</w:t>
      </w:r>
      <w:r>
        <w:fldChar w:fldCharType="end"/>
      </w:r>
      <w:r>
        <w:t xml:space="preserve"> </w:t>
      </w:r>
      <w:r w:rsidRPr="004B44DA">
        <w:t>Structural factors, including disruption</w:t>
      </w:r>
      <w:r>
        <w:t xml:space="preserve"> of social networks, access to medical care (e.g. lapsed Medicare cards or distance), poverty, and stigma also contribute to the risk of opioid-related overdose post-release. </w:t>
      </w:r>
      <w:r>
        <w:fldChar w:fldCharType="begin"/>
      </w:r>
      <w:r w:rsidR="008C6455">
        <w:instrText xml:space="preserve"> ADDIN EN.CITE &lt;EndNote&gt;&lt;Cite&gt;&lt;Author&gt;Joudrey&lt;/Author&gt;&lt;Year&gt;2019&lt;/Year&gt;&lt;RecNum&gt;1502&lt;/RecNum&gt;&lt;DisplayText&gt;(67)&lt;/DisplayText&gt;&lt;record&gt;&lt;rec-number&gt;1502&lt;/rec-number&gt;&lt;foreign-keys&gt;&lt;key app="EN" db-id="apt9s0axrwaxzqe5f2av90t002rr29fvfd5v" timestamp="1701036486"&gt;1502&lt;/key&gt;&lt;/foreign-keys&gt;&lt;ref-type name="Journal Article"&gt;17&lt;/ref-type&gt;&lt;contributors&gt;&lt;authors&gt;&lt;author&gt;Joudrey, Paul J.&lt;/author&gt;&lt;author&gt;Khan, Maria R.&lt;/author&gt;&lt;author&gt;Wang, Emily A.&lt;/author&gt;&lt;author&gt;Scheidell, Joy D.&lt;/author&gt;&lt;author&gt;Edelman, E. Jennifer&lt;/author&gt;&lt;author&gt;McInnes, D. Keith&lt;/author&gt;&lt;author&gt;Fox, Aaron D.&lt;/author&gt;&lt;/authors&gt;&lt;/contributors&gt;&lt;titles&gt;&lt;title&gt;A conceptual model for understanding post-release opioid-related overdose risk&lt;/title&gt;&lt;secondary-title&gt;Addiction Science &amp;amp;amp; Clinical Practice&lt;/secondary-title&gt;&lt;/titles&gt;&lt;periodical&gt;&lt;full-title&gt;Addiction Science &amp;amp;amp; Clinical Practice&lt;/full-title&gt;&lt;/periodical&gt;&lt;volume&gt;14&lt;/volume&gt;&lt;number&gt;1&lt;/number&gt;&lt;dates&gt;&lt;year&gt;2019&lt;/year&gt;&lt;/dates&gt;&lt;publisher&gt;Springer Science and Business Media LLC&lt;/publisher&gt;&lt;isbn&gt;1940-0640&lt;/isbn&gt;&lt;urls&gt;&lt;related-urls&gt;&lt;url&gt;https://dx.doi.org/10.1186/s13722-019-0145-5&lt;/url&gt;&lt;/related-urls&gt;&lt;/urls&gt;&lt;electronic-resource-num&gt;10.1186/s13722-019-0145-5&lt;/electronic-resource-num&gt;&lt;/record&gt;&lt;/Cite&gt;&lt;/EndNote&gt;</w:instrText>
      </w:r>
      <w:r>
        <w:fldChar w:fldCharType="separate"/>
      </w:r>
      <w:r w:rsidR="008C6455">
        <w:rPr>
          <w:noProof/>
        </w:rPr>
        <w:t>(67)</w:t>
      </w:r>
      <w:r>
        <w:fldChar w:fldCharType="end"/>
      </w:r>
    </w:p>
    <w:p w14:paraId="5B6F062E" w14:textId="1A5F1145" w:rsidR="00A7194A" w:rsidRDefault="00A7194A" w:rsidP="00A7194A">
      <w:r>
        <w:t xml:space="preserve">Retention in OAT following release from custodial settings mitigates the risk of opioid overdose by maintaining opioid tolerance and reducing demand for illicit opioids. Retention in OAT also improves rates of primary health contact and reduces rates of ambulance or emergency department use. </w:t>
      </w:r>
      <w:r>
        <w:fldChar w:fldCharType="begin">
          <w:fldData xml:space="preserve">PEVuZE5vdGU+PENpdGU+PEF1dGhvcj5DdXJ0aXM8L0F1dGhvcj48WWVhcj4yMDIzPC9ZZWFyPjxS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</w:fldData>
        </w:fldChar>
      </w:r>
      <w:r w:rsidR="008C6455">
        <w:instrText xml:space="preserve"> ADDIN EN.CITE </w:instrText>
      </w:r>
      <w:r w:rsidR="008C6455">
        <w:fldChar w:fldCharType="begin">
          <w:fldData xml:space="preserve">PEVuZE5vdGU+PENpdGU+PEF1dGhvcj5DdXJ0aXM8L0F1dGhvcj48WWVhcj4yMDIzPC9ZZWFyPjxS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</w:fldData>
        </w:fldChar>
      </w:r>
      <w:r w:rsidR="008C6455">
        <w:instrText xml:space="preserve"> ADDIN EN.CITE.DATA </w:instrText>
      </w:r>
      <w:r w:rsidR="008C6455">
        <w:fldChar w:fldCharType="end"/>
      </w:r>
      <w:r>
        <w:fldChar w:fldCharType="separate"/>
      </w:r>
      <w:r w:rsidR="008C6455">
        <w:rPr>
          <w:noProof/>
        </w:rPr>
        <w:t>(68, 69)</w:t>
      </w:r>
      <w:r>
        <w:fldChar w:fldCharType="end"/>
      </w:r>
      <w:r>
        <w:t xml:space="preserve"> However, discontinuation from OAT following release from prison is common. </w:t>
      </w:r>
      <w:r>
        <w:fldChar w:fldCharType="begin">
          <w:fldData xml:space="preserve">PEVuZE5vdGU+PENpdGU+PEF1dGhvcj5DdXJ0aXM8L0F1dGhvcj48WWVhcj4yMDIzPC9ZZWFyPjxS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</w:fldData>
        </w:fldChar>
      </w:r>
      <w:r w:rsidR="008C6455">
        <w:instrText xml:space="preserve"> ADDIN EN.CITE </w:instrText>
      </w:r>
      <w:r w:rsidR="008C6455">
        <w:fldChar w:fldCharType="begin">
          <w:fldData xml:space="preserve">PEVuZE5vdGU+PENpdGU+PEF1dGhvcj5DdXJ0aXM8L0F1dGhvcj48WWVhcj4yMDIzPC9ZZWFyPjxS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</w:fldData>
        </w:fldChar>
      </w:r>
      <w:r w:rsidR="008C6455">
        <w:instrText xml:space="preserve"> ADDIN EN.CITE.DATA </w:instrText>
      </w:r>
      <w:r w:rsidR="008C6455">
        <w:fldChar w:fldCharType="end"/>
      </w:r>
      <w:r>
        <w:fldChar w:fldCharType="separate"/>
      </w:r>
      <w:r w:rsidR="008C6455">
        <w:rPr>
          <w:noProof/>
        </w:rPr>
        <w:t>(70, 71)</w:t>
      </w:r>
      <w:r>
        <w:fldChar w:fldCharType="end"/>
      </w:r>
      <w:r>
        <w:t xml:space="preserve"> Among a cohort of men exiting prison in Victoria, incidence of OAT discontinuation was greatest soon after prison release (35% discontinued by 3 months post-release). </w:t>
      </w:r>
      <w:r>
        <w:fldChar w:fldCharType="begin"/>
      </w:r>
      <w:r w:rsidR="008C6455">
        <w:instrText xml:space="preserve"> ADDIN EN.CITE &lt;EndNote&gt;&lt;Cite&gt;&lt;Author&gt;Curtis&lt;/Author&gt;&lt;Year&gt;2023&lt;/Year&gt;&lt;RecNum&gt;1511&lt;/RecNum&gt;&lt;DisplayText&gt;(70)&lt;/DisplayText&gt;&lt;record&gt;&lt;rec-number&gt;1511&lt;/rec-number&gt;&lt;foreign-keys&gt;&lt;key app="EN" db-id="apt9s0axrwaxzqe5f2av90t002rr29fvfd5v" timestamp="1701050646"&gt;1511&lt;/key&gt;&lt;/foreign-keys&gt;&lt;ref-type name="Journal Article"&gt;17&lt;/ref-type&gt;&lt;contributors&gt;&lt;authors&gt;&lt;author&gt;Curtis, Michael&lt;/author&gt;&lt;author&gt;Dietze, Paul&lt;/author&gt;&lt;author&gt;Wilkinson, Anna L.&lt;/author&gt;&lt;author&gt;Agius, Paul A.&lt;/author&gt;&lt;author&gt;Stewart, Ashleigh C.&lt;/author&gt;&lt;author&gt;Cossar, Reece D.&lt;/author&gt;&lt;author&gt;Butler, Tony&lt;/author&gt;&lt;author&gt;Walker, Shelley&lt;/author&gt;&lt;author&gt;Kirwan, Amy&lt;/author&gt;&lt;author&gt;Winter, Rebecca J.&lt;/author&gt;&lt;author&gt;Stoové, Mark&lt;/author&gt;&lt;/authors&gt;&lt;/contributors&gt;&lt;titles&gt;&lt;title&gt;Discontinuation of opioid agonist treatment following release from prison in a cohort of men who injected drugs prior to imprisonment in Victoria, Australia: A discrete-time survival analysis&lt;/title&gt;&lt;secondary-title&gt;Drug and Alcohol Dependence&lt;/secondary-title&gt;&lt;/titles&gt;&lt;periodical&gt;&lt;full-title&gt;Drug and Alcohol Dependence&lt;/full-title&gt;&lt;/periodical&gt;&lt;pages&gt;109730&lt;/pages&gt;&lt;volume&gt;242&lt;/volume&gt;&lt;keywords&gt;&lt;keyword&gt;Opioid agonist treatment&lt;/keyword&gt;&lt;keyword&gt;Prison&lt;/keyword&gt;&lt;keyword&gt;Cohort&lt;/keyword&gt;&lt;keyword&gt;Opioids&lt;/keyword&gt;&lt;keyword&gt;Harm reduction&lt;/keyword&gt;&lt;/keywords&gt;&lt;dates&gt;&lt;year&gt;2023&lt;/year&gt;&lt;pub-dates&gt;&lt;date&gt;2023/01/01/&lt;/date&gt;&lt;/pub-dates&gt;&lt;/dates&gt;&lt;isbn&gt;0376-8716&lt;/isbn&gt;&lt;urls&gt;&lt;related-urls&gt;&lt;url&gt;https://www.sciencedirect.com/science/article/pii/S0376871622004677&lt;/url&gt;&lt;/related-urls&gt;&lt;/urls&gt;&lt;electronic-resource-num&gt;https://doi.org/10.1016/j.drugalcdep.2022.109730&lt;/electronic-resource-num&gt;&lt;/record&gt;&lt;/Cite&gt;&lt;/EndNote&gt;</w:instrText>
      </w:r>
      <w:r>
        <w:fldChar w:fldCharType="separate"/>
      </w:r>
      <w:r w:rsidR="008C6455">
        <w:rPr>
          <w:noProof/>
        </w:rPr>
        <w:t>(70)</w:t>
      </w:r>
      <w:r>
        <w:fldChar w:fldCharType="end"/>
      </w:r>
      <w:r>
        <w:t xml:space="preserve"> </w:t>
      </w:r>
    </w:p>
    <w:p w14:paraId="4D4D0653" w14:textId="44207505" w:rsidR="00A7194A" w:rsidRDefault="00A7194A" w:rsidP="00A7194A">
      <w:r>
        <w:t xml:space="preserve">A range of individual and systemic factors contribute to the low engagement with OAT post-release. Housing instability, economic insecurity, transport access, lapsed registrations, correctional reporting requirements and fractured social relationships present competing demands or barriers which can impact treatment engagement. </w:t>
      </w:r>
      <w:r>
        <w:fldChar w:fldCharType="begin">
          <w:fldData xml:space="preserve">PEVuZE5vdGU+PENpdGU+PEF1dGhvcj5UcmVsb2FyPC9BdXRob3I+PFllYXI+MjAyMTwvWWVhcj48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</w:fldData>
        </w:fldChar>
      </w:r>
      <w:r w:rsidR="008C6455">
        <w:instrText xml:space="preserve"> ADDIN EN.CITE </w:instrText>
      </w:r>
      <w:r w:rsidR="008C6455">
        <w:fldChar w:fldCharType="begin">
          <w:fldData xml:space="preserve">PEVuZE5vdGU+PENpdGU+PEF1dGhvcj5UcmVsb2FyPC9BdXRob3I+PFllYXI+MjAyMTwvWWVhcj48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</w:fldData>
        </w:fldChar>
      </w:r>
      <w:r w:rsidR="008C6455">
        <w:instrText xml:space="preserve"> ADDIN EN.CITE.DATA </w:instrText>
      </w:r>
      <w:r w:rsidR="008C6455">
        <w:fldChar w:fldCharType="end"/>
      </w:r>
      <w:r>
        <w:fldChar w:fldCharType="separate"/>
      </w:r>
      <w:r w:rsidR="008C6455">
        <w:rPr>
          <w:noProof/>
        </w:rPr>
        <w:t>(55, 72)</w:t>
      </w:r>
      <w:r>
        <w:fldChar w:fldCharType="end"/>
      </w:r>
      <w:r>
        <w:t xml:space="preserve"> </w:t>
      </w:r>
      <w:r w:rsidR="008C6455">
        <w:t>Unplanned releases and p</w:t>
      </w:r>
      <w:r>
        <w:t xml:space="preserve">oor integration </w:t>
      </w:r>
      <w:r w:rsidR="002534FF">
        <w:t xml:space="preserve">of </w:t>
      </w:r>
      <w:r>
        <w:t xml:space="preserve">health and social services </w:t>
      </w:r>
      <w:r w:rsidR="008C6455">
        <w:t>present challenges to continuity of care</w:t>
      </w:r>
      <w:r>
        <w:t xml:space="preserve">. </w:t>
      </w:r>
      <w:r w:rsidR="008C6455">
        <w:fldChar w:fldCharType="begin">
          <w:fldData xml:space="preserve">PEVuZE5vdGU+PENpdGU+PEF1dGhvcj5TdG9wa2E8L0F1dGhvcj48WWVhcj4yMDIyPC9ZZWFyPjxS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</w:fldData>
        </w:fldChar>
      </w:r>
      <w:r w:rsidR="008C6455">
        <w:instrText xml:space="preserve"> ADDIN EN.CITE </w:instrText>
      </w:r>
      <w:r w:rsidR="008C6455">
        <w:fldChar w:fldCharType="begin">
          <w:fldData xml:space="preserve">PEVuZE5vdGU+PENpdGU+PEF1dGhvcj5TdG9wa2E8L0F1dGhvcj48WWVhcj4yMDIyPC9ZZWFyPjxS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</w:fldData>
        </w:fldChar>
      </w:r>
      <w:r w:rsidR="008C6455">
        <w:instrText xml:space="preserve"> ADDIN EN.CITE.DATA </w:instrText>
      </w:r>
      <w:r w:rsidR="008C6455">
        <w:fldChar w:fldCharType="end"/>
      </w:r>
      <w:r w:rsidR="008C6455">
        <w:fldChar w:fldCharType="separate"/>
      </w:r>
      <w:r w:rsidR="008C6455">
        <w:rPr>
          <w:noProof/>
        </w:rPr>
        <w:t>(73)</w:t>
      </w:r>
      <w:r w:rsidR="008C6455">
        <w:fldChar w:fldCharType="end"/>
      </w:r>
      <w:r w:rsidR="008C6455">
        <w:t xml:space="preserve"> </w:t>
      </w:r>
      <w:r>
        <w:t xml:space="preserve">The stigma associated with both drug use and incarceration further limit access to treatment. </w:t>
      </w:r>
      <w:r>
        <w:fldChar w:fldCharType="begin">
          <w:fldData xml:space="preserve">PEVuZE5vdGU+PENpdGU+PEF1dGhvcj5UcmVsb2FyPC9BdXRob3I+PFllYXI+MjAyMTwvWWVhcj48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g8L3llYXI+PHB1
Yi1kYXRlcz48ZGF0ZT5NYXIgMjwvZGF0ZT48L3B1Yi1kYXRlcz48L2RhdGVzPjxpc2JuPjIxOTQt
Nzg5OSAoUHJpbnQpJiN4RDsyMTk0LTc4OTk8L2lzYm4+PGFjY2Vzc2lvbi1udW0+Mjk1MDA2NDA8
L2FjY2Vzc2lvbi1udW0+PHVybHM+PC91cmxzPjxjdXN0b20yPlBNQzU4MzQ0MTI8L2N1c3RvbTI+
PGVsZWN0cm9uaWMtcmVzb3VyY2UtbnVtPjEwLjExODYvczQwMzUyLTAxOC0wMDYzLTg8L2VsZWN0
cm9uaWMtcmVzb3VyY2UtbnVtPjxyZW1vdGUtZGF0YWJhc2UtcHJvdmlkZXI+TkxNPC9yZW1vdGUt
ZGF0YWJhc2UtcHJvdmlkZXI+PGxhbmd1YWdlPmVuZzwvbGFuZ3VhZ2U+PC9yZWNvcmQ+PC9DaXRl
PjwvRW5kTm90ZT4A
</w:fldData>
        </w:fldChar>
      </w:r>
      <w:r w:rsidR="008C6455">
        <w:instrText xml:space="preserve"> ADDIN EN.CITE </w:instrText>
      </w:r>
      <w:r w:rsidR="008C6455">
        <w:fldChar w:fldCharType="begin">
          <w:fldData xml:space="preserve">PEVuZE5vdGU+PENpdGU+PEF1dGhvcj5UcmVsb2FyPC9BdXRob3I+PFllYXI+MjAyMTwvWWVhcj48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g8L3llYXI+PHB1
Yi1kYXRlcz48ZGF0ZT5NYXIgMjwvZGF0ZT48L3B1Yi1kYXRlcz48L2RhdGVzPjxpc2JuPjIxOTQt
Nzg5OSAoUHJpbnQpJiN4RDsyMTk0LTc4OTk8L2lzYm4+PGFjY2Vzc2lvbi1udW0+Mjk1MDA2NDA8
L2FjY2Vzc2lvbi1udW0+PHVybHM+PC91cmxzPjxjdXN0b20yPlBNQzU4MzQ0MTI8L2N1c3RvbTI+
PGVsZWN0cm9uaWMtcmVzb3VyY2UtbnVtPjEwLjExODYvczQwMzUyLTAxOC0wMDYzLTg8L2VsZWN0
cm9uaWMtcmVzb3VyY2UtbnVtPjxyZW1vdGUtZGF0YWJhc2UtcHJvdmlkZXI+TkxNPC9yZW1vdGUt
ZGF0YWJhc2UtcHJvdmlkZXI+PGxhbmd1YWdlPmVuZzwvbGFuZ3VhZ2U+PC9yZWNvcmQ+PC9DaXRl
PjwvRW5kTm90ZT4A
</w:fldData>
        </w:fldChar>
      </w:r>
      <w:r w:rsidR="008C6455">
        <w:instrText xml:space="preserve"> ADDIN EN.CITE.DATA </w:instrText>
      </w:r>
      <w:r w:rsidR="008C6455">
        <w:fldChar w:fldCharType="end"/>
      </w:r>
      <w:r>
        <w:fldChar w:fldCharType="separate"/>
      </w:r>
      <w:r w:rsidR="008C6455">
        <w:rPr>
          <w:noProof/>
        </w:rPr>
        <w:t>(55, 74)</w:t>
      </w:r>
      <w:r>
        <w:fldChar w:fldCharType="end"/>
      </w:r>
      <w:r>
        <w:t xml:space="preserve"> </w:t>
      </w:r>
    </w:p>
    <w:p w14:paraId="1EF88269" w14:textId="4A3DFC10" w:rsidR="00A7194A" w:rsidRDefault="00A7194A" w:rsidP="00A7194A">
      <w:r>
        <w:lastRenderedPageBreak/>
        <w:t xml:space="preserve">Peer or patient navigators have the potential to support OAT retention by helping navigate complex healthcare and social services systems. While there is strong evidence for patient navigation across a range of health domains, </w:t>
      </w:r>
      <w:r>
        <w:fldChar w:fldCharType="begin">
          <w:fldData xml:space="preserve">PEVuZE5vdGU+PENpdGU+PEF1dGhvcj5LcnVsaWM8L0F1dGhvcj48WWVhcj4yMDIyPC9ZZWFyPjxS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</w:fldData>
        </w:fldChar>
      </w:r>
      <w:r w:rsidR="008C6455">
        <w:instrText xml:space="preserve"> ADDIN EN.CITE </w:instrText>
      </w:r>
      <w:r w:rsidR="008C6455">
        <w:fldChar w:fldCharType="begin">
          <w:fldData xml:space="preserve">PEVuZE5vdGU+PENpdGU+PEF1dGhvcj5LcnVsaWM8L0F1dGhvcj48WWVhcj4yMDIyPC9ZZWFyPjxS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</w:fldData>
        </w:fldChar>
      </w:r>
      <w:r w:rsidR="008C6455">
        <w:instrText xml:space="preserve"> ADDIN EN.CITE.DATA </w:instrText>
      </w:r>
      <w:r w:rsidR="008C6455">
        <w:fldChar w:fldCharType="end"/>
      </w:r>
      <w:r>
        <w:fldChar w:fldCharType="separate"/>
      </w:r>
      <w:r w:rsidR="008C6455">
        <w:rPr>
          <w:noProof/>
        </w:rPr>
        <w:t>(75, 76)</w:t>
      </w:r>
      <w:r>
        <w:fldChar w:fldCharType="end"/>
      </w:r>
      <w:r>
        <w:t xml:space="preserve"> there is limited evidence on the effect of patient navigation on OAT retention post-release from prison. Qualitative studies support the role of peer and patient navigators post-release. </w:t>
      </w:r>
      <w:r>
        <w:fldChar w:fldCharType="begin">
          <w:fldData xml:space="preserve">PEVuZE5vdGU+PENpdGU+PEF1dGhvcj5NaXRjaGVsbDwvQXV0aG9yPjxZZWFyPjIwMjE8L1llYXI+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</w:fldData>
        </w:fldChar>
      </w:r>
      <w:r w:rsidR="008C6455">
        <w:instrText xml:space="preserve"> ADDIN EN.CITE </w:instrText>
      </w:r>
      <w:r w:rsidR="008C6455">
        <w:fldChar w:fldCharType="begin">
          <w:fldData xml:space="preserve">PEVuZE5vdGU+PENpdGU+PEF1dGhvcj5NaXRjaGVsbDwvQXV0aG9yPjxZZWFyPjIwMjE8L1llYXI+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</w:fldData>
        </w:fldChar>
      </w:r>
      <w:r w:rsidR="008C6455">
        <w:instrText xml:space="preserve"> ADDIN EN.CITE.DATA </w:instrText>
      </w:r>
      <w:r w:rsidR="008C6455">
        <w:fldChar w:fldCharType="end"/>
      </w:r>
      <w:r>
        <w:fldChar w:fldCharType="separate"/>
      </w:r>
      <w:r w:rsidR="008C6455">
        <w:rPr>
          <w:noProof/>
        </w:rPr>
        <w:t>(77-79)</w:t>
      </w:r>
      <w:r>
        <w:fldChar w:fldCharType="end"/>
      </w:r>
      <w:r w:rsidRPr="00BF506C">
        <w:t xml:space="preserve"> </w:t>
      </w:r>
      <w:r>
        <w:t xml:space="preserve">An evaluation of a treatment decision-making intervention which connected individuals to their preferred treatment service found a significantly higher relative hazard of starting OAT </w:t>
      </w:r>
      <w:r w:rsidRPr="00BF506C">
        <w:t>(adjusted hazard ratio 6.27, 95 % C.I. 4.20–9.37)</w:t>
      </w:r>
      <w:r>
        <w:t xml:space="preserve">, specifically during the first month after incarceration. </w:t>
      </w:r>
      <w:r>
        <w:fldChar w:fldCharType="begin">
          <w:fldData xml:space="preserve">PEVuZE5vdGU+PENpdGU+PEF1dGhvcj5CYW50YS1HcmVlbjwvQXV0aG9yPjxZZWFyPjIwMjA8L1ll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</w:fldData>
        </w:fldChar>
      </w:r>
      <w:r w:rsidR="008C6455">
        <w:instrText xml:space="preserve"> ADDIN EN.CITE </w:instrText>
      </w:r>
      <w:r w:rsidR="008C6455">
        <w:fldChar w:fldCharType="begin">
          <w:fldData xml:space="preserve">PEVuZE5vdGU+PENpdGU+PEF1dGhvcj5CYW50YS1HcmVlbjwvQXV0aG9yPjxZZWFyPjIwMjA8L1ll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</w:fldData>
        </w:fldChar>
      </w:r>
      <w:r w:rsidR="008C6455">
        <w:instrText xml:space="preserve"> ADDIN EN.CITE.DATA </w:instrText>
      </w:r>
      <w:r w:rsidR="008C6455">
        <w:fldChar w:fldCharType="end"/>
      </w:r>
      <w:r>
        <w:fldChar w:fldCharType="separate"/>
      </w:r>
      <w:r w:rsidR="008C6455">
        <w:rPr>
          <w:noProof/>
        </w:rPr>
        <w:t>(80)</w:t>
      </w:r>
      <w:r>
        <w:fldChar w:fldCharType="end"/>
      </w:r>
      <w:r>
        <w:t xml:space="preserve"> In Australia, a program facilitating access to OAT and social services post-release was successful in improving OAT access and reducing mortality in the short-term. </w:t>
      </w:r>
      <w:r>
        <w:fldChar w:fldCharType="begin">
          <w:fldData xml:space="preserve">PEVuZE5vdGU+PENpdGU+PEF1dGhvcj5TdWxsaXZhbjwvQXV0aG9yPjxZZWFyPjIwMjQ8L1llYXI+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</w:fldData>
        </w:fldChar>
      </w:r>
      <w:r w:rsidR="008C6455">
        <w:instrText xml:space="preserve"> ADDIN EN.CITE </w:instrText>
      </w:r>
      <w:r w:rsidR="008C6455">
        <w:fldChar w:fldCharType="begin">
          <w:fldData xml:space="preserve">PEVuZE5vdGU+PENpdGU+PEF1dGhvcj5TdWxsaXZhbjwvQXV0aG9yPjxZZWFyPjIwMjQ8L1llYXI+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</w:fldData>
        </w:fldChar>
      </w:r>
      <w:r w:rsidR="008C6455">
        <w:instrText xml:space="preserve"> ADDIN EN.CITE.DATA </w:instrText>
      </w:r>
      <w:r w:rsidR="008C6455">
        <w:fldChar w:fldCharType="end"/>
      </w:r>
      <w:r>
        <w:fldChar w:fldCharType="separate"/>
      </w:r>
      <w:r w:rsidR="008C6455">
        <w:rPr>
          <w:noProof/>
        </w:rPr>
        <w:t>(81)</w:t>
      </w:r>
      <w:r>
        <w:fldChar w:fldCharType="end"/>
      </w:r>
      <w:r>
        <w:t xml:space="preserve"> However, evidence from the sole RCT involving 225 participants did not find a significant difference in OAT retention at 30 days between participants assigned to a navigator compared to receiving methadone in jail alone (67% vs 57%). </w:t>
      </w:r>
      <w:r>
        <w:fldChar w:fldCharType="begin">
          <w:fldData xml:space="preserve">PEVuZE5vdGU+PENpdGU+PEF1dGhvcj5TY2h3YXJ0ejwvQXV0aG9yPjxZZWFyPjIwMjA8L1llYXI+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</w:fldData>
        </w:fldChar>
      </w:r>
      <w:r w:rsidR="008C6455">
        <w:instrText xml:space="preserve"> ADDIN EN.CITE </w:instrText>
      </w:r>
      <w:r w:rsidR="008C6455">
        <w:fldChar w:fldCharType="begin">
          <w:fldData xml:space="preserve">PEVuZE5vdGU+PENpdGU+PEF1dGhvcj5TY2h3YXJ0ejwvQXV0aG9yPjxZZWFyPjIwMjA8L1llYXI+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</w:fldData>
        </w:fldChar>
      </w:r>
      <w:r w:rsidR="008C6455">
        <w:instrText xml:space="preserve"> ADDIN EN.CITE.DATA </w:instrText>
      </w:r>
      <w:r w:rsidR="008C6455">
        <w:fldChar w:fldCharType="end"/>
      </w:r>
      <w:r>
        <w:fldChar w:fldCharType="separate"/>
      </w:r>
      <w:r w:rsidR="008C6455">
        <w:rPr>
          <w:noProof/>
        </w:rPr>
        <w:t>(82)</w:t>
      </w:r>
      <w:r>
        <w:fldChar w:fldCharType="end"/>
      </w:r>
    </w:p>
    <w:p w14:paraId="3EAFAAF8" w14:textId="4EF60378" w:rsidR="00A7194A" w:rsidRDefault="00A7194A" w:rsidP="00A7194A">
      <w:r>
        <w:t xml:space="preserve">A systematic review of qualitative evaluations of prison release program identified factors associated in program success including access to structural supports, particularly housing and employment, and continuity of care, through fostering the formation and maintenance of a therapeutic relationship throughout the pre-release and post-release period. </w:t>
      </w:r>
      <w:r>
        <w:fldChar w:fldCharType="begin">
          <w:fldData xml:space="preserve">PEVuZE5vdGU+PENpdGU+PEF1dGhvcj5LZW5kYWxsPC9BdXRob3I+PFllYXI+MjAxODwvWWVhcj48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=
</w:fldData>
        </w:fldChar>
      </w:r>
      <w:r w:rsidR="008C6455">
        <w:instrText xml:space="preserve"> ADDIN EN.CITE </w:instrText>
      </w:r>
      <w:r w:rsidR="008C6455">
        <w:fldChar w:fldCharType="begin">
          <w:fldData xml:space="preserve">PEVuZE5vdGU+PENpdGU+PEF1dGhvcj5LZW5kYWxsPC9BdXRob3I+PFllYXI+MjAxODwvWWVhcj48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=
</w:fldData>
        </w:fldChar>
      </w:r>
      <w:r w:rsidR="008C6455">
        <w:instrText xml:space="preserve"> ADDIN EN.CITE.DATA </w:instrText>
      </w:r>
      <w:r w:rsidR="008C6455">
        <w:fldChar w:fldCharType="end"/>
      </w:r>
      <w:r>
        <w:fldChar w:fldCharType="separate"/>
      </w:r>
      <w:r w:rsidR="008C6455">
        <w:rPr>
          <w:noProof/>
        </w:rPr>
        <w:t>(74)</w:t>
      </w:r>
      <w:r>
        <w:fldChar w:fldCharType="end"/>
      </w:r>
    </w:p>
    <w:p w14:paraId="743EC81A" w14:textId="3AA97D20" w:rsidR="00A7194A" w:rsidRDefault="00A7194A" w:rsidP="00A7194A">
      <w:pPr>
        <w:autoSpaceDE w:val="0"/>
        <w:autoSpaceDN w:val="0"/>
        <w:adjustRightInd w:val="0"/>
        <w:spacing w:after="0"/>
      </w:pPr>
      <w:r>
        <w:t xml:space="preserve">Given the high risk of overdose mortality post-release from prison, we also recommend the provision of take-home naloxone prior to or on release, alongside training in how to use naloxone, and information about where to receive additional training and resources in the community. Take-home naloxone programs train community members on how to recognise and reverse an opioid overdose by administering naloxone, an opioid antagonist. Systematic reviews of observational studies indicate strong evidence that community-based take-home naloxone programmes reduce overdose mortality with minimal adverse events. </w:t>
      </w:r>
      <w:r>
        <w:fldChar w:fldCharType="begin">
          <w:fldData xml:space="preserve">PEVuZE5vdGU+PENpdGU+PEF1dGhvcj5NY0RvbmFsZDwvQXV0aG9yPjxZZWFyPjIwMTY8L1llYXI+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</w:fldData>
        </w:fldChar>
      </w:r>
      <w:r w:rsidR="008C6455">
        <w:instrText xml:space="preserve"> ADDIN EN.CITE </w:instrText>
      </w:r>
      <w:r w:rsidR="008C6455">
        <w:fldChar w:fldCharType="begin">
          <w:fldData xml:space="preserve">PEVuZE5vdGU+PENpdGU+PEF1dGhvcj5NY0RvbmFsZDwvQXV0aG9yPjxZZWFyPjIwMTY8L1llYXI+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</w:fldData>
        </w:fldChar>
      </w:r>
      <w:r w:rsidR="008C6455">
        <w:instrText xml:space="preserve"> ADDIN EN.CITE.DATA </w:instrText>
      </w:r>
      <w:r w:rsidR="008C6455">
        <w:fldChar w:fldCharType="end"/>
      </w:r>
      <w:r>
        <w:fldChar w:fldCharType="separate"/>
      </w:r>
      <w:r w:rsidR="008C6455">
        <w:rPr>
          <w:noProof/>
        </w:rPr>
        <w:t>(83, 84)</w:t>
      </w:r>
      <w:r>
        <w:fldChar w:fldCharType="end"/>
      </w:r>
      <w:r>
        <w:t xml:space="preserve"> Similar results have been described for prison-based take-home naloxone. An evaluation of a national prison-based take home naloxone program using observational data in Scotland reported a continuous decrease in overdose-related mortality within the 4 weeks post release from 19.8% in 2006=2010 to 3.9% in 2014-2015, largely attributed to the program. </w:t>
      </w:r>
      <w:r>
        <w:fldChar w:fldCharType="begin">
          <w:fldData xml:space="preserve">PEVuZE5vdGU+PENpdGU+PEF1dGhvcj5CaXJkPC9BdXRob3I+PFllYXI+MjAxNzwvWWVhcj48UmVj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</w:fldData>
        </w:fldChar>
      </w:r>
      <w:r w:rsidR="008C6455">
        <w:instrText xml:space="preserve"> ADDIN EN.CITE </w:instrText>
      </w:r>
      <w:r w:rsidR="008C6455">
        <w:fldChar w:fldCharType="begin">
          <w:fldData xml:space="preserve">PEVuZE5vdGU+PENpdGU+PEF1dGhvcj5CaXJkPC9BdXRob3I+PFllYXI+MjAxNzwvWWVhcj48UmVj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</w:fldData>
        </w:fldChar>
      </w:r>
      <w:r w:rsidR="008C6455">
        <w:instrText xml:space="preserve"> ADDIN EN.CITE.DATA </w:instrText>
      </w:r>
      <w:r w:rsidR="008C6455">
        <w:fldChar w:fldCharType="end"/>
      </w:r>
      <w:r>
        <w:fldChar w:fldCharType="separate"/>
      </w:r>
      <w:r w:rsidR="008C6455">
        <w:rPr>
          <w:noProof/>
        </w:rPr>
        <w:t>(85, 86)</w:t>
      </w:r>
      <w:r>
        <w:fldChar w:fldCharType="end"/>
      </w:r>
      <w:r>
        <w:t xml:space="preserve"> Studies also indicate widespread support for naloxone training in custody and distribution at release among both people recently released from prison and key prison stakeholders. </w:t>
      </w:r>
      <w:r>
        <w:fldChar w:fldCharType="begin">
          <w:fldData xml:space="preserve">PEVuZE5vdGU+PENpdGU+PEF1dGhvcj5DdXJ0aXM8L0F1dGhvcj48WWVhcj4yMDE4PC9ZZWFyPjxS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</w:fldData>
        </w:fldChar>
      </w:r>
      <w:r w:rsidR="008C6455">
        <w:instrText xml:space="preserve"> ADDIN EN.CITE </w:instrText>
      </w:r>
      <w:r w:rsidR="008C6455">
        <w:fldChar w:fldCharType="begin">
          <w:fldData xml:space="preserve">PEVuZE5vdGU+PENpdGU+PEF1dGhvcj5DdXJ0aXM8L0F1dGhvcj48WWVhcj4yMDE4PC9ZZWFyPjxS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</w:fldData>
        </w:fldChar>
      </w:r>
      <w:r w:rsidR="008C6455">
        <w:instrText xml:space="preserve"> ADDIN EN.CITE.DATA </w:instrText>
      </w:r>
      <w:r w:rsidR="008C6455">
        <w:fldChar w:fldCharType="end"/>
      </w:r>
      <w:r>
        <w:fldChar w:fldCharType="separate"/>
      </w:r>
      <w:r w:rsidR="008C6455">
        <w:rPr>
          <w:noProof/>
        </w:rPr>
        <w:t>(87, 88)</w:t>
      </w:r>
      <w:r>
        <w:fldChar w:fldCharType="end"/>
      </w:r>
    </w:p>
    <w:p w14:paraId="278F8FBF" w14:textId="77777777" w:rsidR="00A7194A" w:rsidRDefault="00A7194A" w:rsidP="00A7194A">
      <w:pPr>
        <w:autoSpaceDE w:val="0"/>
        <w:autoSpaceDN w:val="0"/>
        <w:adjustRightInd w:val="0"/>
        <w:spacing w:after="0"/>
      </w:pPr>
    </w:p>
    <w:p w14:paraId="498A676E" w14:textId="01451A81" w:rsidR="00A7194A" w:rsidRDefault="00E02D5B" w:rsidP="00A7194A">
      <w:pPr>
        <w:pStyle w:val="Heading2"/>
      </w:pPr>
      <w:bookmarkStart w:id="9" w:name="_Toc172019686"/>
      <w:r>
        <w:t>Priority</w:t>
      </w:r>
      <w:r w:rsidR="00A7194A">
        <w:t xml:space="preserve"> populations</w:t>
      </w:r>
      <w:bookmarkEnd w:id="9"/>
    </w:p>
    <w:p w14:paraId="5DAEC704" w14:textId="12AD0DBE" w:rsidR="00A7194A" w:rsidRDefault="00A7194A" w:rsidP="00A7194A">
      <w:r>
        <w:t>This section discusses the relevant literature on OAT for Aboriginal and Torres Strait Islander people and pregnant women</w:t>
      </w:r>
      <w:r w:rsidR="00E02D5B">
        <w:t xml:space="preserve"> who are incarcerated</w:t>
      </w:r>
      <w:r>
        <w:t xml:space="preserve">. We were unable to identify evidence related to culturally and linguistically diverse populations or youth populations. </w:t>
      </w:r>
    </w:p>
    <w:p w14:paraId="1515DF6A" w14:textId="2B97374A" w:rsidR="00A7194A" w:rsidRDefault="00A7194A" w:rsidP="00A7194A">
      <w:r>
        <w:t xml:space="preserve">Aboriginal and Torres strait Islander people are disproportionately incarcerated in Australia. Despite making up only 4% of the Australian population, Aboriginal and Torres Strait Islander people make up 33% of all people in prison. </w:t>
      </w:r>
      <w:r>
        <w:fldChar w:fldCharType="begin"/>
      </w:r>
      <w:r w:rsidR="008C6455">
        <w:instrText xml:space="preserve"> ADDIN EN.CITE &lt;EndNote&gt;&lt;Cite&gt;&lt;Author&gt;Australian Bureau of Statistics&lt;/Author&gt;&lt;Year&gt;2023&lt;/Year&gt;&lt;RecNum&gt;1597&lt;/RecNum&gt;&lt;DisplayText&gt;(89)&lt;/DisplayText&gt;&lt;record&gt;&lt;rec-number&gt;1597&lt;/rec-number&gt;&lt;foreign-keys&gt;&lt;key app="EN" db-id="apt9s0axrwaxzqe5f2av90t002rr29fvfd5v" timestamp="1710218661"&gt;1597&lt;/key&gt;&lt;/foreign-keys&gt;&lt;ref-type name="Web Page"&gt;12&lt;/ref-type&gt;&lt;contributors&gt;&lt;authors&gt;&lt;author&gt;Australian Bureau of Statistics,&lt;/author&gt;&lt;/authors&gt;&lt;/contributors&gt;&lt;titles&gt;&lt;title&gt;Prisoners in Australia&lt;/title&gt;&lt;/titles&gt;&lt;number&gt;12 March 2024&lt;/number&gt;&lt;dates&gt;&lt;year&gt;2023&lt;/year&gt;&lt;/dates&gt;&lt;urls&gt;&lt;related-urls&gt;&lt;url&gt;https://www.abs.gov.au/statistics/people/crime-and-justice/prisoners-australia/latest-release#data-downloads&lt;/url&gt;&lt;/related-urls&gt;&lt;/urls&gt;&lt;/record&gt;&lt;/Cite&gt;&lt;/EndNote&gt;</w:instrText>
      </w:r>
      <w:r>
        <w:fldChar w:fldCharType="separate"/>
      </w:r>
      <w:r w:rsidR="008C6455">
        <w:rPr>
          <w:noProof/>
        </w:rPr>
        <w:t>(89)</w:t>
      </w:r>
      <w:r>
        <w:fldChar w:fldCharType="end"/>
      </w:r>
      <w:r>
        <w:t xml:space="preserve"> While OAT utilisation among people in contact with the criminal justice system were similar by Aboriginal and Torres Strait Islander status, Aboriginal and Torres Strait Islander people were more likely to commence OAT in custody, indicating under-treatment in the community. </w:t>
      </w:r>
      <w:r>
        <w:fldChar w:fldCharType="begin"/>
      </w:r>
      <w:r w:rsidR="008C6455">
        <w:instrText xml:space="preserve"> ADDIN EN.CITE &lt;EndNote&gt;&lt;Cite&gt;&lt;Author&gt;Gisev&lt;/Author&gt;&lt;Year&gt;2014&lt;/Year&gt;&lt;RecNum&gt;1550&lt;/RecNum&gt;&lt;DisplayText&gt;(90)&lt;/DisplayText&gt;&lt;record&gt;&lt;rec-number&gt;1550&lt;/rec-number&gt;&lt;foreign-keys&gt;&lt;key app="EN" db-id="apt9s0axrwaxzqe5f2av90t002rr29fvfd5v" timestamp="1704682110"&gt;1550&lt;/key&gt;&lt;/foreign-keys&gt;&lt;ref-type name="Journal Article"&gt;17&lt;/ref-type&gt;&lt;contributors&gt;&lt;authors&gt;&lt;author&gt;Gisev, Natasa&lt;/author&gt;&lt;author&gt;Gibson, Amy&lt;/author&gt;&lt;author&gt;Larney, Sarah&lt;/author&gt;&lt;author&gt;Kimber, Jo&lt;/author&gt;&lt;author&gt;Williams, Megan&lt;/author&gt;&lt;author&gt;Clifford, Anton&lt;/author&gt;&lt;author&gt;Doyle, Michael&lt;/author&gt;&lt;author&gt;Burns, Lucy&lt;/author&gt;&lt;author&gt;Butler, Tony&lt;/author&gt;&lt;author&gt;Weatherburn, Don J.&lt;/author&gt;&lt;author&gt;Degenhardt, Louisa&lt;/author&gt;&lt;/authors&gt;&lt;/contributors&gt;&lt;titles&gt;&lt;title&gt;Offending, custody and opioid substitution therapy treatment utilisation among opioid-dependent people in contact with the criminal justice system: comparison of Indigenous and non-Indigenous Australians&lt;/title&gt;&lt;secondary-title&gt;BMC Public Health&lt;/secondary-title&gt;&lt;/titles&gt;&lt;periodical&gt;&lt;full-title&gt;BMC Public Health&lt;/full-title&gt;&lt;/periodical&gt;&lt;pages&gt;920&lt;/pages&gt;&lt;volume&gt;14&lt;/volume&gt;&lt;number&gt;1&lt;/number&gt;&lt;dates&gt;&lt;year&gt;2014&lt;/year&gt;&lt;/dates&gt;&lt;publisher&gt;Springer Science and Business Media LLC&lt;/publisher&gt;&lt;isbn&gt;1471-2458&lt;/isbn&gt;&lt;urls&gt;&lt;related-urls&gt;&lt;url&gt;https://dx.doi.org/10.1186/1471-2458-14-920&lt;/url&gt;&lt;/related-urls&gt;&lt;/urls&gt;&lt;electronic-resource-num&gt;10.1186/1471-2458-14-920&lt;/electronic-resource-num&gt;&lt;/record&gt;&lt;/Cite&gt;&lt;/EndNote&gt;</w:instrText>
      </w:r>
      <w:r>
        <w:fldChar w:fldCharType="separate"/>
      </w:r>
      <w:r w:rsidR="008C6455">
        <w:rPr>
          <w:noProof/>
        </w:rPr>
        <w:t>(90)</w:t>
      </w:r>
      <w:r>
        <w:fldChar w:fldCharType="end"/>
      </w:r>
      <w:r>
        <w:t xml:space="preserve"> Furthermore, Aboriginal and Torres Strait Islander people are at increased risk of OAT discontinuation on release from prison. </w:t>
      </w:r>
      <w:r>
        <w:fldChar w:fldCharType="begin"/>
      </w:r>
      <w:r w:rsidR="008C6455">
        <w:instrText xml:space="preserve"> ADDIN EN.CITE &lt;EndNote&gt;&lt;Cite&gt;&lt;Author&gt;Curtis&lt;/Author&gt;&lt;Year&gt;2023&lt;/Year&gt;&lt;RecNum&gt;1511&lt;/RecNum&gt;&lt;DisplayText&gt;(70)&lt;/DisplayText&gt;&lt;record&gt;&lt;rec-number&gt;1511&lt;/rec-number&gt;&lt;foreign-keys&gt;&lt;key app="EN" db-id="apt9s0axrwaxzqe5f2av90t002rr29fvfd5v" timestamp="1701050646"&gt;1511&lt;/key&gt;&lt;/foreign-keys&gt;&lt;ref-type name="Journal Article"&gt;17&lt;/ref-type&gt;&lt;contributors&gt;&lt;authors&gt;&lt;author&gt;Curtis, Michael&lt;/author&gt;&lt;author&gt;Dietze, Paul&lt;/author&gt;&lt;author&gt;Wilkinson, Anna L.&lt;/author&gt;&lt;author&gt;Agius, Paul A.&lt;/author&gt;&lt;author&gt;Stewart, Ashleigh C.&lt;/author&gt;&lt;author&gt;Cossar, Reece D.&lt;/author&gt;&lt;author&gt;Butler, Tony&lt;/author&gt;&lt;author&gt;Walker, Shelley&lt;/author&gt;&lt;author&gt;Kirwan, Amy&lt;/author&gt;&lt;author&gt;Winter, Rebecca J.&lt;/author&gt;&lt;author&gt;Stoové, Mark&lt;/author&gt;&lt;/authors&gt;&lt;/contributors&gt;&lt;titles&gt;&lt;title&gt;Discontinuation of opioid agonist treatment following release from prison in a cohort of men who injected drugs prior to imprisonment in Victoria, Australia: A discrete-time survival analysis&lt;/title&gt;&lt;secondary-title&gt;Drug and Alcohol Dependence&lt;/secondary-title&gt;&lt;/titles&gt;&lt;periodical&gt;&lt;full-title&gt;Drug and Alcohol Dependence&lt;/full-title&gt;&lt;/periodical&gt;&lt;pages&gt;109730&lt;/pages&gt;&lt;volume&gt;242&lt;/volume&gt;&lt;keywords&gt;&lt;keyword&gt;Opioid agonist treatment&lt;/keyword&gt;&lt;keyword&gt;Prison&lt;/keyword&gt;&lt;keyword&gt;Cohort&lt;/keyword&gt;&lt;keyword&gt;Opioids&lt;/keyword&gt;&lt;keyword&gt;Harm reduction&lt;/keyword&gt;&lt;/keywords&gt;&lt;dates&gt;&lt;year&gt;2023&lt;/year&gt;&lt;pub-dates&gt;&lt;date&gt;2023/01/01/&lt;/date&gt;&lt;/pub-dates&gt;&lt;/dates&gt;&lt;isbn&gt;0376-8716&lt;/isbn&gt;&lt;urls&gt;&lt;related-urls&gt;&lt;url&gt;https://www.sciencedirect.com/science/article/pii/S0376871622004677&lt;/url&gt;&lt;/related-urls&gt;&lt;/urls&gt;&lt;electronic-resource-num&gt;https://doi.org/10.1016/j.drugalcdep.2022.109730&lt;/electronic-resource-num&gt;&lt;/record&gt;&lt;/Cite&gt;&lt;/EndNote&gt;</w:instrText>
      </w:r>
      <w:r>
        <w:fldChar w:fldCharType="separate"/>
      </w:r>
      <w:r w:rsidR="008C6455">
        <w:rPr>
          <w:noProof/>
        </w:rPr>
        <w:t>(70)</w:t>
      </w:r>
      <w:r>
        <w:fldChar w:fldCharType="end"/>
      </w:r>
    </w:p>
    <w:p w14:paraId="03289BC3" w14:textId="3566EB24" w:rsidR="00A7194A" w:rsidRDefault="00A7194A" w:rsidP="00A7194A">
      <w:r>
        <w:t xml:space="preserve">Aboriginal and Torres Strait Islander communities have a strong history of providing holistic, culturally appropriate health care and leading responses to reduce drug-related harms. </w:t>
      </w:r>
      <w:r>
        <w:fldChar w:fldCharType="begin"/>
      </w:r>
      <w:r w:rsidR="008C6455">
        <w:instrText xml:space="preserve"> ADDIN EN.CITE &lt;EndNote&gt;&lt;Cite&gt;&lt;Author&gt;Campbell&lt;/Author&gt;&lt;Year&gt;2018&lt;/Year&gt;&lt;RecNum&gt;1555&lt;/RecNum&gt;&lt;DisplayText&gt;(91)&lt;/DisplayText&gt;&lt;record&gt;&lt;rec-number&gt;1555&lt;/rec-number&gt;&lt;foreign-keys&gt;&lt;key app="EN" db-id="apt9s0axrwaxzqe5f2av90t002rr29fvfd5v" timestamp="1704940347"&gt;1555&lt;/key&gt;&lt;/foreign-keys&gt;&lt;ref-type name="Journal Article"&gt;17&lt;/ref-type&gt;&lt;contributors&gt;&lt;authors&gt;&lt;author&gt;Campbell, Megan Ann&lt;/author&gt;&lt;author&gt;Hunt, Jennifer&lt;/author&gt;&lt;author&gt;Scrimgeour, David J.&lt;/author&gt;&lt;author&gt;Davey, Maureen&lt;/author&gt;&lt;author&gt;Jones, Victoria&lt;/author&gt;&lt;/authors&gt;&lt;/contributors&gt;&lt;titles&gt;&lt;title&gt;Contribution of Aboriginal Community-Controlled Health Services to improving Aboriginal health: an evidence review&lt;/title&gt;&lt;secondary-title&gt;Australian Health Review&lt;/secondary-title&gt;&lt;/titles&gt;&lt;periodical&gt;&lt;full-title&gt;Australian Health Review&lt;/full-title&gt;&lt;/periodical&gt;&lt;pages&gt;218-226&lt;/pages&gt;&lt;volume&gt;42&lt;/volume&gt;&lt;number&gt;2&lt;/number&gt;&lt;dates&gt;&lt;year&gt;2018&lt;/year&gt;&lt;/dates&gt;&lt;urls&gt;&lt;related-urls&gt;&lt;url&gt;https://www.publish.csiro.au/paper/AH16149&lt;/url&gt;&lt;/related-urls&gt;&lt;/urls&gt;&lt;electronic-resource-num&gt;https://doi.org/10.1071/AH16149&lt;/electronic-resource-num&gt;&lt;/record&gt;&lt;/Cite&gt;&lt;/EndNote&gt;</w:instrText>
      </w:r>
      <w:r>
        <w:fldChar w:fldCharType="separate"/>
      </w:r>
      <w:r w:rsidR="008C6455">
        <w:rPr>
          <w:noProof/>
        </w:rPr>
        <w:t>(91)</w:t>
      </w:r>
      <w:r>
        <w:fldChar w:fldCharType="end"/>
      </w:r>
      <w:r>
        <w:t xml:space="preserve"> In line with the United Nations Declaration on the Rights of Indigenous Peoples principle of self-determination, we recommend collaborating with Aboriginal and Torres Strait Islander communities to ensure optimal OAT treatment outcomes. </w:t>
      </w:r>
      <w:r>
        <w:fldChar w:fldCharType="begin"/>
      </w:r>
      <w:r w:rsidR="008C6455">
        <w:instrText xml:space="preserve"> ADDIN EN.CITE &lt;EndNote&gt;&lt;Cite&gt;&lt;Author&gt;United Nations General Assembly&lt;/Author&gt;&lt;Year&gt;2007&lt;/Year&gt;&lt;RecNum&gt;1558&lt;/RecNum&gt;&lt;DisplayText&gt;(92)&lt;/DisplayText&gt;&lt;record&gt;&lt;rec-number&gt;1558&lt;/rec-number&gt;&lt;foreign-keys&gt;&lt;key app="EN" db-id="apt9s0axrwaxzqe5f2av90t002rr29fvfd5v" timestamp="1704941053"&gt;1558&lt;/key&gt;&lt;/foreign-keys&gt;&lt;ref-type name="Legal Rule or Regulation"&gt;50&lt;/ref-type&gt;&lt;contributors&gt;&lt;authors&gt;&lt;author&gt;United Nations General Assembly,&lt;/author&gt;&lt;/authors&gt;&lt;/contributors&gt;&lt;titles&gt;&lt;title&gt;Declaration on the Rights of Indigenous People&lt;/title&gt;&lt;/titles&gt;&lt;dates&gt;&lt;year&gt;2007&lt;/year&gt;&lt;/dates&gt;&lt;urls&gt;&lt;/urls&gt;&lt;/record&gt;&lt;/Cite&gt;&lt;/EndNote&gt;</w:instrText>
      </w:r>
      <w:r>
        <w:fldChar w:fldCharType="separate"/>
      </w:r>
      <w:r w:rsidR="008C6455">
        <w:rPr>
          <w:noProof/>
        </w:rPr>
        <w:t>(92)</w:t>
      </w:r>
      <w:r>
        <w:fldChar w:fldCharType="end"/>
      </w:r>
      <w:r>
        <w:t xml:space="preserve"> The Winnunga Holistic Health Care Prison Model (Australian Capital Territory) and the South Australian Prison Health Service Model of Care for Aboriginal Health and Wellbeing provide examples of models of prison health care developed in consultation with community. </w:t>
      </w:r>
      <w:r>
        <w:fldChar w:fldCharType="begin">
          <w:fldData xml:space="preserve">PEVuZE5vdGU+PENpdGU+PEF1dGhvcj5TaXZhazwvQXV0aG9yPjxZZWFyPjIwMTc8L1llYXI+PFJl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</w:fldData>
        </w:fldChar>
      </w:r>
      <w:r w:rsidR="008C6455">
        <w:instrText xml:space="preserve"> ADDIN EN.CITE </w:instrText>
      </w:r>
      <w:r w:rsidR="008C6455">
        <w:fldChar w:fldCharType="begin">
          <w:fldData xml:space="preserve">PEVuZE5vdGU+PENpdGU+PEF1dGhvcj5TaXZhazwvQXV0aG9yPjxZZWFyPjIwMTc8L1llYXI+PFJl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</w:fldData>
        </w:fldChar>
      </w:r>
      <w:r w:rsidR="008C6455">
        <w:instrText xml:space="preserve"> ADDIN EN.CITE.DATA </w:instrText>
      </w:r>
      <w:r w:rsidR="008C6455">
        <w:fldChar w:fldCharType="end"/>
      </w:r>
      <w:r>
        <w:fldChar w:fldCharType="separate"/>
      </w:r>
      <w:r w:rsidR="008C6455">
        <w:rPr>
          <w:noProof/>
        </w:rPr>
        <w:t>(93, 94)</w:t>
      </w:r>
      <w:r>
        <w:fldChar w:fldCharType="end"/>
      </w:r>
      <w:r>
        <w:t xml:space="preserve"> Facilitating ‘in-reach’ services from Aboriginal Community Controlled Health Organisations (ACCHOs) may improve health care delivery to Aboriginal and Torres Strait Islander </w:t>
      </w:r>
      <w:r>
        <w:lastRenderedPageBreak/>
        <w:t xml:space="preserve">people in prison and facilitate continuity of care on-release. </w:t>
      </w:r>
      <w:r>
        <w:fldChar w:fldCharType="begin">
          <w:fldData xml:space="preserve">PEVuZE5vdGU+PENpdGU+PEF1dGhvcj5QZXR0aXQ8L0F1dGhvcj48WWVhcj4yMDE5PC9ZZWFyPjxS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1MzgtNTQz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</w:fldData>
        </w:fldChar>
      </w:r>
      <w:r w:rsidR="008C6455">
        <w:instrText xml:space="preserve"> ADDIN EN.CITE </w:instrText>
      </w:r>
      <w:r w:rsidR="008C6455">
        <w:fldChar w:fldCharType="begin">
          <w:fldData xml:space="preserve">PEVuZE5vdGU+PENpdGU+PEF1dGhvcj5QZXR0aXQ8L0F1dGhvcj48WWVhcj4yMDE5PC9ZZWFyPjxS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1MzgtNTQz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</w:fldData>
        </w:fldChar>
      </w:r>
      <w:r w:rsidR="008C6455">
        <w:instrText xml:space="preserve"> ADDIN EN.CITE.DATA </w:instrText>
      </w:r>
      <w:r w:rsidR="008C6455">
        <w:fldChar w:fldCharType="end"/>
      </w:r>
      <w:r>
        <w:fldChar w:fldCharType="separate"/>
      </w:r>
      <w:r w:rsidR="008C6455">
        <w:rPr>
          <w:noProof/>
        </w:rPr>
        <w:t>(91, 95)</w:t>
      </w:r>
      <w:r>
        <w:fldChar w:fldCharType="end"/>
      </w:r>
      <w:r>
        <w:t xml:space="preserve"> However, OAT programs are rare among ACCHOs. </w:t>
      </w:r>
      <w:r>
        <w:fldChar w:fldCharType="begin">
          <w:fldData xml:space="preserve">PEVuZE5vdGU+PENpdGU+PEF1dGhvcj5GcmVlYnVybjwvQXV0aG9yPjxZZWFyPjIwMjI8L1llYXI+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</w:fldData>
        </w:fldChar>
      </w:r>
      <w:r w:rsidR="008C6455">
        <w:instrText xml:space="preserve"> ADDIN EN.CITE </w:instrText>
      </w:r>
      <w:r w:rsidR="008C6455">
        <w:fldChar w:fldCharType="begin">
          <w:fldData xml:space="preserve">PEVuZE5vdGU+PENpdGU+PEF1dGhvcj5GcmVlYnVybjwvQXV0aG9yPjxZZWFyPjIwMjI8L1llYXI+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</w:fldData>
        </w:fldChar>
      </w:r>
      <w:r w:rsidR="008C6455">
        <w:instrText xml:space="preserve"> ADDIN EN.CITE.DATA </w:instrText>
      </w:r>
      <w:r w:rsidR="008C6455">
        <w:fldChar w:fldCharType="end"/>
      </w:r>
      <w:r>
        <w:fldChar w:fldCharType="separate"/>
      </w:r>
      <w:r w:rsidR="008C6455">
        <w:rPr>
          <w:noProof/>
        </w:rPr>
        <w:t>(96)</w:t>
      </w:r>
      <w:r>
        <w:fldChar w:fldCharType="end"/>
      </w:r>
      <w:r>
        <w:t xml:space="preserve"> </w:t>
      </w:r>
    </w:p>
    <w:p w14:paraId="47EC286F" w14:textId="203A348A" w:rsidR="00A7194A" w:rsidRDefault="00A7194A" w:rsidP="00A7194A">
      <w:r>
        <w:t xml:space="preserve">Women make up a small but increasing proportion of the Australian prison population.  The majority of incarcerated women are of child-bearing age and in 2021, 7% of women in prison were pregnant. </w:t>
      </w:r>
      <w:r>
        <w:fldChar w:fldCharType="begin"/>
      </w:r>
      <w:r w:rsidR="008C6455">
        <w:instrText xml:space="preserve"> ADDIN EN.CITE &lt;EndNote&gt;&lt;Cite&gt;&lt;Author&gt;Australian Institute of Health and Welfare (AIHW)&lt;/Author&gt;&lt;Year&gt;2022&lt;/Year&gt;&lt;RecNum&gt;1551&lt;/RecNum&gt;&lt;DisplayText&gt;(26)&lt;/DisplayText&gt;&lt;record&gt;&lt;rec-number&gt;1551&lt;/rec-number&gt;&lt;foreign-keys&gt;&lt;key app="EN" db-id="apt9s0axrwaxzqe5f2av90t002rr29fvfd5v" timestamp="1704682463"&gt;1551&lt;/key&gt;&lt;/foreign-keys&gt;&lt;ref-type name="Report"&gt;27&lt;/ref-type&gt;&lt;contributors&gt;&lt;authors&gt;&lt;author&gt;Australian Institute of Health and Welfare (AIHW),&lt;/author&gt;&lt;/authors&gt;&lt;/contributors&gt;&lt;titles&gt;&lt;title&gt;The health of people in Australia&amp;apos;s prisons 2022&lt;/title&gt;&lt;/titles&gt;&lt;dates&gt;&lt;year&gt;2022&lt;/year&gt;&lt;pub-dates&gt;&lt;date&gt;8 January 2023&lt;/date&gt;&lt;/pub-dates&gt;&lt;/dates&gt;&lt;pub-location&gt;Canberra&lt;/pub-location&gt;&lt;publisher&gt;Australian Government&lt;/publisher&gt;&lt;urls&gt;&lt;related-urls&gt;&lt;url&gt;https://www.aihw.gov.au/reports/australias-health/health-of-people-in-prison&lt;/url&gt;&lt;/related-urls&gt;&lt;/urls&gt;&lt;/record&gt;&lt;/Cite&gt;&lt;/EndNote&gt;</w:instrText>
      </w:r>
      <w:r>
        <w:fldChar w:fldCharType="separate"/>
      </w:r>
      <w:r w:rsidR="008C6455">
        <w:rPr>
          <w:noProof/>
        </w:rPr>
        <w:t>(26)</w:t>
      </w:r>
      <w:r>
        <w:fldChar w:fldCharType="end"/>
      </w:r>
      <w:r>
        <w:t xml:space="preserve"> Prevalence of substance use is high among incarcerated women, including pregnant incarcerated women. </w:t>
      </w:r>
      <w:r>
        <w:fldChar w:fldCharType="begin"/>
      </w:r>
      <w:r w:rsidR="008C6455">
        <w:instrText xml:space="preserve"> ADDIN EN.CITE &lt;EndNote&gt;&lt;Cite&gt;&lt;Author&gt;Steely Smith&lt;/Author&gt;&lt;Year&gt;2023&lt;/Year&gt;&lt;RecNum&gt;1561&lt;/RecNum&gt;&lt;DisplayText&gt;(97)&lt;/DisplayText&gt;&lt;record&gt;&lt;rec-number&gt;1561&lt;/rec-number&gt;&lt;foreign-keys&gt;&lt;key app="EN" db-id="apt9s0axrwaxzqe5f2av90t002rr29fvfd5v" timestamp="1705278306"&gt;1561&lt;/key&gt;&lt;/foreign-keys&gt;&lt;ref-type name="Journal Article"&gt;17&lt;/ref-type&gt;&lt;contributors&gt;&lt;authors&gt;&lt;author&gt;Steely Smith, M. K.&lt;/author&gt;&lt;author&gt;Wilson, S. H.&lt;/author&gt;&lt;author&gt;Zielinski, M. J.&lt;/author&gt;&lt;/authors&gt;&lt;/contributors&gt;&lt;auth-address&gt;University of Arkansas for Medical Sciences, Little Rock, AR, USA.&amp;#xD;University of Arkansas, Fayetteville, AR, USA.&lt;/auth-address&gt;&lt;titles&gt;&lt;title&gt;An integrative literature review of substance use treatment service need and provision to pregnant and postpartum populations in carceral settings&lt;/title&gt;&lt;secondary-title&gt;Womens Health (Lond)&lt;/secondary-title&gt;&lt;/titles&gt;&lt;periodical&gt;&lt;full-title&gt;Womens Health (Lond)&lt;/full-title&gt;&lt;/periodical&gt;&lt;pages&gt;17455057221147802&lt;/pages&gt;&lt;volume&gt;19&lt;/volume&gt;&lt;edition&gt;2023/03/16&lt;/edition&gt;&lt;keywords&gt;&lt;keyword&gt;Pregnancy&lt;/keyword&gt;&lt;keyword&gt;Female&lt;/keyword&gt;&lt;keyword&gt;Humans&lt;/keyword&gt;&lt;keyword&gt;*Postpartum Period&lt;/keyword&gt;&lt;keyword&gt;Pregnant Women&lt;/keyword&gt;&lt;keyword&gt;*Substance-Related Disorders/epidemiology/therapy&lt;/keyword&gt;&lt;keyword&gt;incarceration&lt;/keyword&gt;&lt;keyword&gt;substance use&lt;/keyword&gt;&lt;keyword&gt;research, authorship, and/or publication of this article.&lt;/keyword&gt;&lt;/keywords&gt;&lt;dates&gt;&lt;year&gt;2023&lt;/year&gt;&lt;pub-dates&gt;&lt;date&gt;Jan-Dec&lt;/date&gt;&lt;/pub-dates&gt;&lt;/dates&gt;&lt;isbn&gt;1745-5057 (Print)&amp;#xD;1745-5057&lt;/isbn&gt;&lt;accession-num&gt;36920150&lt;/accession-num&gt;&lt;urls&gt;&lt;/urls&gt;&lt;custom2&gt;PMC10021089&lt;/custom2&gt;&lt;electronic-resource-num&gt;10.1177/17455057221147802&lt;/electronic-resource-num&gt;&lt;remote-database-provider&gt;NLM&lt;/remote-database-provider&gt;&lt;language&gt;eng&lt;/language&gt;&lt;/record&gt;&lt;/Cite&gt;&lt;/EndNote&gt;</w:instrText>
      </w:r>
      <w:r>
        <w:fldChar w:fldCharType="separate"/>
      </w:r>
      <w:r w:rsidR="008C6455">
        <w:rPr>
          <w:noProof/>
        </w:rPr>
        <w:t>(97)</w:t>
      </w:r>
      <w:r>
        <w:fldChar w:fldCharType="end"/>
      </w:r>
      <w:r>
        <w:t xml:space="preserve">  Among an Australian sample</w:t>
      </w:r>
      <w:r w:rsidRPr="00E2642E">
        <w:t xml:space="preserve"> </w:t>
      </w:r>
      <w:r>
        <w:t xml:space="preserve">of pregnant incarcerated women, 84% reported recent substance use, while 36% had injected drugs. </w:t>
      </w:r>
      <w:r>
        <w:fldChar w:fldCharType="begin"/>
      </w:r>
      <w:r w:rsidR="008C6455">
        <w:instrText xml:space="preserve"> ADDIN EN.CITE &lt;EndNote&gt;&lt;Cite&gt;&lt;Author&gt;Kim&lt;/Author&gt;&lt;Year&gt;2023&lt;/Year&gt;&lt;RecNum&gt;1562&lt;/RecNum&gt;&lt;DisplayText&gt;(98)&lt;/DisplayText&gt;&lt;record&gt;&lt;rec-number&gt;1562&lt;/rec-number&gt;&lt;foreign-keys&gt;&lt;key app="EN" db-id="apt9s0axrwaxzqe5f2av90t002rr29fvfd5v" timestamp="1705278344"&gt;1562&lt;/key&gt;&lt;/foreign-keys&gt;&lt;ref-type name="Journal Article"&gt;17&lt;/ref-type&gt;&lt;contributors&gt;&lt;authors&gt;&lt;author&gt;Kim, So Bi&lt;/author&gt;&lt;author&gt;White, Bethany&lt;/author&gt;&lt;author&gt;Roberts, Jillian&lt;/author&gt;&lt;author&gt;Day, Carolyn A.&lt;/author&gt;&lt;/authors&gt;&lt;/contributors&gt;&lt;titles&gt;&lt;title&gt;Substance use among pregnant women in NSW prisons&lt;/title&gt;&lt;secondary-title&gt;International Journal of Drug Policy&lt;/secondary-title&gt;&lt;/titles&gt;&lt;periodical&gt;&lt;full-title&gt;International Journal of Drug Policy&lt;/full-title&gt;&lt;/periodical&gt;&lt;pages&gt;104256&lt;/pages&gt;&lt;volume&gt;122&lt;/volume&gt;&lt;keywords&gt;&lt;keyword&gt;Pregnant women&lt;/keyword&gt;&lt;keyword&gt;Pregnancy&lt;/keyword&gt;&lt;keyword&gt;Prisons&lt;/keyword&gt;&lt;keyword&gt;Prisoners&lt;/keyword&gt;&lt;keyword&gt;Substance use&lt;/keyword&gt;&lt;keyword&gt;Prevalence&lt;/keyword&gt;&lt;/keywords&gt;&lt;dates&gt;&lt;year&gt;2023&lt;/year&gt;&lt;pub-dates&gt;&lt;date&gt;2023/12/01/&lt;/date&gt;&lt;/pub-dates&gt;&lt;/dates&gt;&lt;isbn&gt;0955-3959&lt;/isbn&gt;&lt;urls&gt;&lt;related-urls&gt;&lt;url&gt;https://www.sciencedirect.com/science/article/pii/S0955395923003031&lt;/url&gt;&lt;/related-urls&gt;&lt;/urls&gt;&lt;electronic-resource-num&gt;https://doi.org/10.1016/j.drugpo.2023.104256&lt;/electronic-resource-num&gt;&lt;/record&gt;&lt;/Cite&gt;&lt;/EndNote&gt;</w:instrText>
      </w:r>
      <w:r>
        <w:fldChar w:fldCharType="separate"/>
      </w:r>
      <w:r w:rsidR="008C6455">
        <w:rPr>
          <w:noProof/>
        </w:rPr>
        <w:t>(98)</w:t>
      </w:r>
      <w:r>
        <w:fldChar w:fldCharType="end"/>
      </w:r>
    </w:p>
    <w:p w14:paraId="49D804B1" w14:textId="4DAD8D16" w:rsidR="00A7194A" w:rsidRDefault="00A7194A" w:rsidP="00A7194A">
      <w:r>
        <w:t xml:space="preserve">Opioid agonist treatment is strongly recommended for pregnant women with opioid dependence. In addition to reductions in opioid use and risk of opioid overdose, systematic reviews of observational studies indicate treatment with methadone or buprenorphine (including buprenorphine-naloxone) during pregnancy is associated with improved adherence to antenatal care and lower incidence of preterm birth and stillbirth. </w:t>
      </w:r>
      <w:r>
        <w:fldChar w:fldCharType="begin">
          <w:fldData xml:space="preserve">PEVuZE5vdGU+PENpdGU+PEF1dGhvcj5XaW5rbGJhdXI8L0F1dGhvcj48WWVhcj4yMDA4PC9ZZWFy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</w:fldData>
        </w:fldChar>
      </w:r>
      <w:r w:rsidR="008C6455">
        <w:instrText xml:space="preserve"> ADDIN EN.CITE </w:instrText>
      </w:r>
      <w:r w:rsidR="008C6455">
        <w:fldChar w:fldCharType="begin">
          <w:fldData xml:space="preserve">PEVuZE5vdGU+PENpdGU+PEF1dGhvcj5XaW5rbGJhdXI8L0F1dGhvcj48WWVhcj4yMDA4PC9ZZWFy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</w:fldData>
        </w:fldChar>
      </w:r>
      <w:r w:rsidR="008C6455">
        <w:instrText xml:space="preserve"> ADDIN EN.CITE.DATA </w:instrText>
      </w:r>
      <w:r w:rsidR="008C6455">
        <w:fldChar w:fldCharType="end"/>
      </w:r>
      <w:r>
        <w:fldChar w:fldCharType="separate"/>
      </w:r>
      <w:r w:rsidR="008C6455">
        <w:rPr>
          <w:noProof/>
        </w:rPr>
        <w:t>(99-101)</w:t>
      </w:r>
      <w:r>
        <w:fldChar w:fldCharType="end"/>
      </w:r>
      <w:r>
        <w:t xml:space="preserve"> Neither methadone nor buprenorphine appear to be teratogenic, however pregnant women need to be counselled about the risks of neonatal opioid withdrawal syndrome (NOWS). </w:t>
      </w:r>
      <w:r>
        <w:fldChar w:fldCharType="begin"/>
      </w:r>
      <w:r w:rsidR="008C6455">
        <w:instrText xml:space="preserve"> ADDIN EN.CITE &lt;EndNote&gt;&lt;Cite&gt;&lt;Author&gt;Ordean&lt;/Author&gt;&lt;Year&gt;2023&lt;/Year&gt;&lt;RecNum&gt;1567&lt;/RecNum&gt;&lt;DisplayText&gt;(102)&lt;/DisplayText&gt;&lt;record&gt;&lt;rec-number&gt;1567&lt;/rec-number&gt;&lt;foreign-keys&gt;&lt;key app="EN" db-id="apt9s0axrwaxzqe5f2av90t002rr29fvfd5v" timestamp="1705282342"&gt;1567&lt;/key&gt;&lt;/foreign-keys&gt;&lt;ref-type name="Journal Article"&gt;17&lt;/ref-type&gt;&lt;contributors&gt;&lt;authors&gt;&lt;author&gt;Ordean, A.&lt;/author&gt;&lt;author&gt;Tubman-Broeren, M.&lt;/author&gt;&lt;/authors&gt;&lt;/contributors&gt;&lt;auth-address&gt;Department of Family Medicine, St. Joseph&amp;apos;s Health Centre, Unity Health Toronto, Toronto, ON M6R 1B5, Canada.&amp;#xD;Department of Family and Community Medicine, University of Toronto, Toronto, ON M5G 1V7, Canada.&amp;#xD;Department of Medicine, Faculty of Medicine, University of British Columbia, Vancouver, BC V5Z 1M9, Canada.&lt;/auth-address&gt;&lt;titles&gt;&lt;title&gt;Safety and Efficacy of Buprenorphine-Naloxone in Pregnancy: A Systematic Review of the Literature&lt;/title&gt;&lt;secondary-title&gt;Pathophysiology&lt;/secondary-title&gt;&lt;/titles&gt;&lt;periodical&gt;&lt;full-title&gt;Pathophysiology&lt;/full-title&gt;&lt;/periodical&gt;&lt;pages&gt;27-36&lt;/pages&gt;&lt;volume&gt;30&lt;/volume&gt;&lt;number&gt;1&lt;/number&gt;&lt;edition&gt;2023/02/23&lt;/edition&gt;&lt;keywords&gt;&lt;keyword&gt;buprenorphine-naloxone&lt;/keyword&gt;&lt;keyword&gt;neonatal abstinence syndrome&lt;/keyword&gt;&lt;keyword&gt;opioids&lt;/keyword&gt;&lt;keyword&gt;pregnancy&lt;/keyword&gt;&lt;keyword&gt;academic work from the Department of Family Medicine at St. Joseph’s Health&lt;/keyword&gt;&lt;keyword&gt;Centre and has also received honoraria for presentations and the development of&lt;/keyword&gt;&lt;keyword&gt;educational materials relating to substance use in pregnancy. Tubman-Broeren has&lt;/keyword&gt;&lt;keyword&gt;no conflicts of interest to disclose.&lt;/keyword&gt;&lt;/keywords&gt;&lt;dates&gt;&lt;year&gt;2023&lt;/year&gt;&lt;pub-dates&gt;&lt;date&gt;Feb 11&lt;/date&gt;&lt;/pub-dates&gt;&lt;/dates&gt;&lt;isbn&gt;0928-4680 (Print)&amp;#xD;0928-4680&lt;/isbn&gt;&lt;accession-num&gt;36810423&lt;/accession-num&gt;&lt;urls&gt;&lt;/urls&gt;&lt;custom2&gt;PMC9944489&lt;/custom2&gt;&lt;electronic-resource-num&gt;10.3390/pathophysiology30010004&lt;/electronic-resource-num&gt;&lt;remote-database-provider&gt;NLM&lt;/remote-database-provider&gt;&lt;language&gt;eng&lt;/language&gt;&lt;/record&gt;&lt;/Cite&gt;&lt;/EndNote&gt;</w:instrText>
      </w:r>
      <w:r>
        <w:fldChar w:fldCharType="separate"/>
      </w:r>
      <w:r w:rsidR="008C6455">
        <w:rPr>
          <w:noProof/>
        </w:rPr>
        <w:t>(102)</w:t>
      </w:r>
      <w:r>
        <w:fldChar w:fldCharType="end"/>
      </w:r>
      <w:r>
        <w:t xml:space="preserve"> Emerging evidence collated from large observational studies demonstrate lower risk of adverse neonatal outcomes, including NOWS, with buprenorphine compared to methadone. </w:t>
      </w:r>
      <w:r>
        <w:fldChar w:fldCharType="begin"/>
      </w:r>
      <w:r w:rsidR="008C6455">
        <w:instrText xml:space="preserve"> ADDIN EN.CITE &lt;EndNote&gt;&lt;Cite&gt;&lt;Author&gt;Suarez&lt;/Author&gt;&lt;Year&gt;2022&lt;/Year&gt;&lt;RecNum&gt;1566&lt;/RecNum&gt;&lt;DisplayText&gt;(103)&lt;/DisplayText&gt;&lt;record&gt;&lt;rec-number&gt;1566&lt;/rec-number&gt;&lt;foreign-keys&gt;&lt;key app="EN" db-id="apt9s0axrwaxzqe5f2av90t002rr29fvfd5v" timestamp="1705280285"&gt;1566&lt;/key&gt;&lt;/foreign-keys&gt;&lt;ref-type name="Journal Article"&gt;17&lt;/ref-type&gt;&lt;contributors&gt;&lt;authors&gt;&lt;author&gt;Suarez, Elizabeth A.&lt;/author&gt;&lt;author&gt;Huybrechts, Krista F.&lt;/author&gt;&lt;author&gt;Straub, Loreen&lt;/author&gt;&lt;author&gt;Hernández-Díaz, Sonia&lt;/author&gt;&lt;author&gt;Jones, Hendrée E.&lt;/author&gt;&lt;author&gt;Connery, Hilary S.&lt;/author&gt;&lt;author&gt;Davis, Jonathan M.&lt;/author&gt;&lt;author&gt;Gray, Kathryn J.&lt;/author&gt;&lt;author&gt;Lester, Barry&lt;/author&gt;&lt;author&gt;Terplan, Mishka&lt;/author&gt;&lt;author&gt;Mogun, Helen&lt;/author&gt;&lt;author&gt;Bateman, Brian T.&lt;/author&gt;&lt;/authors&gt;&lt;/contributors&gt;&lt;titles&gt;&lt;title&gt;Buprenorphine versus Methadone for Opioid Use Disorder in Pregnancy&lt;/title&gt;&lt;secondary-title&gt;New England Journal of Medicine&lt;/secondary-title&gt;&lt;/titles&gt;&lt;periodical&gt;&lt;full-title&gt;New England Journal of Medicine&lt;/full-title&gt;&lt;/periodical&gt;&lt;pages&gt;2033-2044&lt;/pages&gt;&lt;volume&gt;387&lt;/volume&gt;&lt;number&gt;22&lt;/number&gt;&lt;dates&gt;&lt;year&gt;2022&lt;/year&gt;&lt;/dates&gt;&lt;publisher&gt;Massachusetts Medical Society&lt;/publisher&gt;&lt;isbn&gt;0028-4793&lt;/isbn&gt;&lt;urls&gt;&lt;related-urls&gt;&lt;url&gt;https://dx.doi.org/10.1056/nejmoa2203318&lt;/url&gt;&lt;/related-urls&gt;&lt;/urls&gt;&lt;electronic-resource-num&gt;10.1056/nejmoa2203318&lt;/electronic-resource-num&gt;&lt;/record&gt;&lt;/Cite&gt;&lt;/EndNote&gt;</w:instrText>
      </w:r>
      <w:r>
        <w:fldChar w:fldCharType="separate"/>
      </w:r>
      <w:r w:rsidR="008C6455">
        <w:rPr>
          <w:noProof/>
        </w:rPr>
        <w:t>(103)</w:t>
      </w:r>
      <w:r>
        <w:fldChar w:fldCharType="end"/>
      </w:r>
      <w:r>
        <w:t xml:space="preserve"> Evidence does not support medical withdrawal as the recommended treatment option due to high rates of treatment discontinuation, high rates of relapse and limited data regarding the effect of withdrawal on maternal and neonatal outcomes beyond delivery. </w:t>
      </w:r>
      <w:r>
        <w:fldChar w:fldCharType="begin">
          <w:fldData xml:space="preserve">PEVuZE5vdGU+PENpdGU+PEF1dGhvcj5UZXJwbGFuPC9BdXRob3I+PFllYXI+MjAxODwvWWVhcj48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==
</w:fldData>
        </w:fldChar>
      </w:r>
      <w:r w:rsidR="008C6455">
        <w:instrText xml:space="preserve"> ADDIN EN.CITE </w:instrText>
      </w:r>
      <w:r w:rsidR="008C6455">
        <w:fldChar w:fldCharType="begin">
          <w:fldData xml:space="preserve">PEVuZE5vdGU+PENpdGU+PEF1dGhvcj5UZXJwbGFuPC9BdXRob3I+PFllYXI+MjAxODwvWWVhcj48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==
</w:fldData>
        </w:fldChar>
      </w:r>
      <w:r w:rsidR="008C6455">
        <w:instrText xml:space="preserve"> ADDIN EN.CITE.DATA </w:instrText>
      </w:r>
      <w:r w:rsidR="008C6455">
        <w:fldChar w:fldCharType="end"/>
      </w:r>
      <w:r>
        <w:fldChar w:fldCharType="separate"/>
      </w:r>
      <w:r w:rsidR="008C6455">
        <w:rPr>
          <w:noProof/>
        </w:rPr>
        <w:t>(101)</w:t>
      </w:r>
      <w:r>
        <w:fldChar w:fldCharType="end"/>
      </w:r>
    </w:p>
    <w:p w14:paraId="7F38C706" w14:textId="2B2483EF" w:rsidR="00A7194A" w:rsidRPr="00A838CE" w:rsidRDefault="00A7194A" w:rsidP="00A7194A">
      <w:r>
        <w:t xml:space="preserve">Within prison contexts, Peeler et al. recommend screening women for both pregnancy and opioid dependence upon intake to ensure that women receive timely treatment and avoid experiencing withdrawal. </w:t>
      </w:r>
      <w:r>
        <w:fldChar w:fldCharType="begin">
          <w:fldData xml:space="preserve">PEVuZE5vdGU+PENpdGU+PEF1dGhvcj5QZWVsZXI8L0F1dGhvcj48WWVhcj4yMDE5PC9ZZWFyPjxS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</w:fldData>
        </w:fldChar>
      </w:r>
      <w:r w:rsidR="008C6455">
        <w:instrText xml:space="preserve"> ADDIN EN.CITE </w:instrText>
      </w:r>
      <w:r w:rsidR="008C6455">
        <w:fldChar w:fldCharType="begin">
          <w:fldData xml:space="preserve">PEVuZE5vdGU+PENpdGU+PEF1dGhvcj5QZWVsZXI8L0F1dGhvcj48WWVhcj4yMDE5PC9ZZWFyPjxS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</w:fldData>
        </w:fldChar>
      </w:r>
      <w:r w:rsidR="008C6455">
        <w:instrText xml:space="preserve"> ADDIN EN.CITE.DATA </w:instrText>
      </w:r>
      <w:r w:rsidR="008C6455">
        <w:fldChar w:fldCharType="end"/>
      </w:r>
      <w:r>
        <w:fldChar w:fldCharType="separate"/>
      </w:r>
      <w:r w:rsidR="008C6455">
        <w:rPr>
          <w:noProof/>
        </w:rPr>
        <w:t>(104)</w:t>
      </w:r>
      <w:r>
        <w:fldChar w:fldCharType="end"/>
      </w:r>
      <w:r>
        <w:t xml:space="preserve"> This is supported by data from Australia indicating that most (88%) incarcerated women described their current pregnancy as unplanned and half were unaware they were pregnant before incarceration. </w:t>
      </w:r>
      <w:r>
        <w:fldChar w:fldCharType="begin"/>
      </w:r>
      <w:r w:rsidR="008C6455">
        <w:instrText xml:space="preserve"> ADDIN EN.CITE &lt;EndNote&gt;&lt;Cite&gt;&lt;Author&gt;Kim&lt;/Author&gt;&lt;Year&gt;2023&lt;/Year&gt;&lt;RecNum&gt;1562&lt;/RecNum&gt;&lt;DisplayText&gt;(98)&lt;/DisplayText&gt;&lt;record&gt;&lt;rec-number&gt;1562&lt;/rec-number&gt;&lt;foreign-keys&gt;&lt;key app="EN" db-id="apt9s0axrwaxzqe5f2av90t002rr29fvfd5v" timestamp="1705278344"&gt;1562&lt;/key&gt;&lt;/foreign-keys&gt;&lt;ref-type name="Journal Article"&gt;17&lt;/ref-type&gt;&lt;contributors&gt;&lt;authors&gt;&lt;author&gt;Kim, So Bi&lt;/author&gt;&lt;author&gt;White, Bethany&lt;/author&gt;&lt;author&gt;Roberts, Jillian&lt;/author&gt;&lt;author&gt;Day, Carolyn A.&lt;/author&gt;&lt;/authors&gt;&lt;/contributors&gt;&lt;titles&gt;&lt;title&gt;Substance use among pregnant women in NSW prisons&lt;/title&gt;&lt;secondary-title&gt;International Journal of Drug Policy&lt;/secondary-title&gt;&lt;/titles&gt;&lt;periodical&gt;&lt;full-title&gt;International Journal of Drug Policy&lt;/full-title&gt;&lt;/periodical&gt;&lt;pages&gt;104256&lt;/pages&gt;&lt;volume&gt;122&lt;/volume&gt;&lt;keywords&gt;&lt;keyword&gt;Pregnant women&lt;/keyword&gt;&lt;keyword&gt;Pregnancy&lt;/keyword&gt;&lt;keyword&gt;Prisons&lt;/keyword&gt;&lt;keyword&gt;Prisoners&lt;/keyword&gt;&lt;keyword&gt;Substance use&lt;/keyword&gt;&lt;keyword&gt;Prevalence&lt;/keyword&gt;&lt;/keywords&gt;&lt;dates&gt;&lt;year&gt;2023&lt;/year&gt;&lt;pub-dates&gt;&lt;date&gt;2023/12/01/&lt;/date&gt;&lt;/pub-dates&gt;&lt;/dates&gt;&lt;isbn&gt;0955-3959&lt;/isbn&gt;&lt;urls&gt;&lt;related-urls&gt;&lt;url&gt;https://www.sciencedirect.com/science/article/pii/S0955395923003031&lt;/url&gt;&lt;/related-urls&gt;&lt;/urls&gt;&lt;electronic-resource-num&gt;https://doi.org/10.1016/j.drugpo.2023.104256&lt;/electronic-resource-num&gt;&lt;/record&gt;&lt;/Cite&gt;&lt;/EndNote&gt;</w:instrText>
      </w:r>
      <w:r>
        <w:fldChar w:fldCharType="separate"/>
      </w:r>
      <w:r w:rsidR="008C6455">
        <w:rPr>
          <w:noProof/>
        </w:rPr>
        <w:t>(98)</w:t>
      </w:r>
      <w:r>
        <w:fldChar w:fldCharType="end"/>
      </w:r>
    </w:p>
    <w:p w14:paraId="40383162" w14:textId="77777777" w:rsidR="00A7194A" w:rsidRDefault="00A7194A" w:rsidP="00A7194A">
      <w:pPr>
        <w:pStyle w:val="Heading2"/>
      </w:pPr>
      <w:bookmarkStart w:id="10" w:name="_Toc172019687"/>
      <w:r>
        <w:t>Organisational support</w:t>
      </w:r>
      <w:bookmarkEnd w:id="10"/>
    </w:p>
    <w:p w14:paraId="46CB4E59" w14:textId="0A46D63D" w:rsidR="00A7194A" w:rsidRDefault="00A7194A" w:rsidP="00A7194A">
      <w:r>
        <w:t xml:space="preserve">While there is strong evidence for the effectiveness of OAT against a range of health outcomes, uptake remains suboptimal. Data from the National Opioid Pharmacotherapy Statistics Annual Data collection indicates that on a snapshot day in 2022, there were 5 100 people receiving OAT in correctional facilities in Australia (7.4% of people receiving OAT). </w:t>
      </w:r>
      <w:r>
        <w:fldChar w:fldCharType="begin"/>
      </w:r>
      <w:r w:rsidR="008C6455">
        <w:instrText xml:space="preserve"> ADDIN EN.CITE &lt;EndNote&gt;&lt;Cite&gt;&lt;Author&gt;Australian Institute of Health and Welfare (AIHW)&lt;/Author&gt;&lt;Year&gt;2023&lt;/Year&gt;&lt;RecNum&gt;1572&lt;/RecNum&gt;&lt;DisplayText&gt;(105)&lt;/DisplayText&gt;&lt;record&gt;&lt;rec-number&gt;1572&lt;/rec-number&gt;&lt;foreign-keys&gt;&lt;key app="EN" db-id="apt9s0axrwaxzqe5f2av90t002rr29fvfd5v" timestamp="1705896287"&gt;1572&lt;/key&gt;&lt;/foreign-keys&gt;&lt;ref-type name="Report"&gt;27&lt;/ref-type&gt;&lt;contributors&gt;&lt;authors&gt;&lt;author&gt;Australian Institute of Health and Welfare (AIHW),&lt;/author&gt;&lt;/authors&gt;&lt;/contributors&gt;&lt;titles&gt;&lt;title&gt;National Opioid Pharmacotherapy Statistics Annual Data Collection 2022&lt;/title&gt;&lt;/titles&gt;&lt;dates&gt;&lt;year&gt;2023&lt;/year&gt;&lt;/dates&gt;&lt;urls&gt;&lt;related-urls&gt;&lt;url&gt;https://www.aihw.gov.au/reports/alcohol-other-drug-treatment-services/national-opioid-pharmacotherapy-statistics/notes&lt;/url&gt;&lt;/related-urls&gt;&lt;/urls&gt;&lt;/record&gt;&lt;/Cite&gt;&lt;/EndNote&gt;</w:instrText>
      </w:r>
      <w:r>
        <w:fldChar w:fldCharType="separate"/>
      </w:r>
      <w:r w:rsidR="008C6455">
        <w:rPr>
          <w:noProof/>
        </w:rPr>
        <w:t>(105)</w:t>
      </w:r>
      <w:r>
        <w:fldChar w:fldCharType="end"/>
      </w:r>
      <w:r>
        <w:t xml:space="preserve"> There were substantial differences in the pattern of OAT prescribing, indicating inconsistencies in service availability and provision. The proportion of people receiving OAT who were incarcerated ranged from 3.4% in Queensland to 11.9% in New South Wales. </w:t>
      </w:r>
      <w:r>
        <w:fldChar w:fldCharType="begin"/>
      </w:r>
      <w:r w:rsidR="008C6455">
        <w:instrText xml:space="preserve"> ADDIN EN.CITE &lt;EndNote&gt;&lt;Cite&gt;&lt;Author&gt;Australian Institute of Health and Welfare (AIHW)&lt;/Author&gt;&lt;Year&gt;2023&lt;/Year&gt;&lt;RecNum&gt;1572&lt;/RecNum&gt;&lt;DisplayText&gt;(105)&lt;/DisplayText&gt;&lt;record&gt;&lt;rec-number&gt;1572&lt;/rec-number&gt;&lt;foreign-keys&gt;&lt;key app="EN" db-id="apt9s0axrwaxzqe5f2av90t002rr29fvfd5v" timestamp="1705896287"&gt;1572&lt;/key&gt;&lt;/foreign-keys&gt;&lt;ref-type name="Report"&gt;27&lt;/ref-type&gt;&lt;contributors&gt;&lt;authors&gt;&lt;author&gt;Australian Institute of Health and Welfare (AIHW),&lt;/author&gt;&lt;/authors&gt;&lt;/contributors&gt;&lt;titles&gt;&lt;title&gt;National Opioid Pharmacotherapy Statistics Annual Data Collection 2022&lt;/title&gt;&lt;/titles&gt;&lt;dates&gt;&lt;year&gt;2023&lt;/year&gt;&lt;/dates&gt;&lt;urls&gt;&lt;related-urls&gt;&lt;url&gt;https://www.aihw.gov.au/reports/alcohol-other-drug-treatment-services/national-opioid-pharmacotherapy-statistics/notes&lt;/url&gt;&lt;/related-urls&gt;&lt;/urls&gt;&lt;/record&gt;&lt;/Cite&gt;&lt;/EndNote&gt;</w:instrText>
      </w:r>
      <w:r>
        <w:fldChar w:fldCharType="separate"/>
      </w:r>
      <w:r w:rsidR="008C6455">
        <w:rPr>
          <w:noProof/>
        </w:rPr>
        <w:t>(105)</w:t>
      </w:r>
      <w:r>
        <w:fldChar w:fldCharType="end"/>
      </w:r>
      <w:r>
        <w:t xml:space="preserve"> All incarcerated individuals on OAT in the Northern Territory (NT) (n=5) were prescribed the long-acting buprenorphine depot while the majority of individuals in Western Australia (WA) (n=150, 73%) were on methadone. </w:t>
      </w:r>
      <w:r>
        <w:fldChar w:fldCharType="begin"/>
      </w:r>
      <w:r w:rsidR="008C6455">
        <w:instrText xml:space="preserve"> ADDIN EN.CITE &lt;EndNote&gt;&lt;Cite&gt;&lt;Author&gt;Australian Institute of Health and Welfare (AIHW)&lt;/Author&gt;&lt;Year&gt;2023&lt;/Year&gt;&lt;RecNum&gt;1572&lt;/RecNum&gt;&lt;DisplayText&gt;(105)&lt;/DisplayText&gt;&lt;record&gt;&lt;rec-number&gt;1572&lt;/rec-number&gt;&lt;foreign-keys&gt;&lt;key app="EN" db-id="apt9s0axrwaxzqe5f2av90t002rr29fvfd5v" timestamp="1705896287"&gt;1572&lt;/key&gt;&lt;/foreign-keys&gt;&lt;ref-type name="Report"&gt;27&lt;/ref-type&gt;&lt;contributors&gt;&lt;authors&gt;&lt;author&gt;Australian Institute of Health and Welfare (AIHW),&lt;/author&gt;&lt;/authors&gt;&lt;/contributors&gt;&lt;titles&gt;&lt;title&gt;National Opioid Pharmacotherapy Statistics Annual Data Collection 2022&lt;/title&gt;&lt;/titles&gt;&lt;dates&gt;&lt;year&gt;2023&lt;/year&gt;&lt;/dates&gt;&lt;urls&gt;&lt;related-urls&gt;&lt;url&gt;https://www.aihw.gov.au/reports/alcohol-other-drug-treatment-services/national-opioid-pharmacotherapy-statistics/notes&lt;/url&gt;&lt;/related-urls&gt;&lt;/urls&gt;&lt;/record&gt;&lt;/Cite&gt;&lt;/EndNote&gt;</w:instrText>
      </w:r>
      <w:r>
        <w:fldChar w:fldCharType="separate"/>
      </w:r>
      <w:r w:rsidR="008C6455">
        <w:rPr>
          <w:noProof/>
        </w:rPr>
        <w:t>(105)</w:t>
      </w:r>
      <w:r>
        <w:fldChar w:fldCharType="end"/>
      </w:r>
      <w:r>
        <w:t xml:space="preserve"> Three jurisdictions did not have any individuals on methadone (NT, Queensland and Tasmania). </w:t>
      </w:r>
      <w:r>
        <w:fldChar w:fldCharType="begin"/>
      </w:r>
      <w:r w:rsidR="008C6455">
        <w:instrText xml:space="preserve"> ADDIN EN.CITE &lt;EndNote&gt;&lt;Cite&gt;&lt;Author&gt;Australian Institute of Health and Welfare (AIHW)&lt;/Author&gt;&lt;Year&gt;2023&lt;/Year&gt;&lt;RecNum&gt;1572&lt;/RecNum&gt;&lt;DisplayText&gt;(105)&lt;/DisplayText&gt;&lt;record&gt;&lt;rec-number&gt;1572&lt;/rec-number&gt;&lt;foreign-keys&gt;&lt;key app="EN" db-id="apt9s0axrwaxzqe5f2av90t002rr29fvfd5v" timestamp="1705896287"&gt;1572&lt;/key&gt;&lt;/foreign-keys&gt;&lt;ref-type name="Report"&gt;27&lt;/ref-type&gt;&lt;contributors&gt;&lt;authors&gt;&lt;author&gt;Australian Institute of Health and Welfare (AIHW),&lt;/author&gt;&lt;/authors&gt;&lt;/contributors&gt;&lt;titles&gt;&lt;title&gt;National Opioid Pharmacotherapy Statistics Annual Data Collection 2022&lt;/title&gt;&lt;/titles&gt;&lt;dates&gt;&lt;year&gt;2023&lt;/year&gt;&lt;/dates&gt;&lt;urls&gt;&lt;related-urls&gt;&lt;url&gt;https://www.aihw.gov.au/reports/alcohol-other-drug-treatment-services/national-opioid-pharmacotherapy-statistics/notes&lt;/url&gt;&lt;/related-urls&gt;&lt;/urls&gt;&lt;/record&gt;&lt;/Cite&gt;&lt;/EndNote&gt;</w:instrText>
      </w:r>
      <w:r>
        <w:fldChar w:fldCharType="separate"/>
      </w:r>
      <w:r w:rsidR="008C6455">
        <w:rPr>
          <w:noProof/>
        </w:rPr>
        <w:t>(105)</w:t>
      </w:r>
      <w:r>
        <w:fldChar w:fldCharType="end"/>
      </w:r>
      <w:r>
        <w:t xml:space="preserve"> While quantitative estimates of unmet demand are not available, qualitative data indicates there are delays and challenges in accessing OAT due to OAT prison policy and service delivery limitations. </w: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NYXJzaGFsbDwvQXV0aG9yPjxZZWFyPjIwMjM8L1llYXI+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7)</w:t>
      </w:r>
      <w:r>
        <w:fldChar w:fldCharType="end"/>
      </w:r>
    </w:p>
    <w:p w14:paraId="00898CB2" w14:textId="5AD1109C" w:rsidR="00A7194A" w:rsidRDefault="00A7194A" w:rsidP="00A7194A">
      <w:r>
        <w:t xml:space="preserve">There have been two recent reviews of qualitative studies examining the barriers to implementation of OAT within prison settings. </w:t>
      </w:r>
      <w:r>
        <w:fldChar w:fldCharType="begin">
          <w:fldData xml:space="preserve">PEVuZE5vdGU+PENpdGU+PEF1dGhvcj5HcmVsbGE8L0F1dGhvcj48WWVhcj4yMDIwPC9ZZWFyPjxS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</w:fldData>
        </w:fldChar>
      </w:r>
      <w:r w:rsidR="008C6455">
        <w:instrText xml:space="preserve"> ADDIN EN.CITE </w:instrText>
      </w:r>
      <w:r w:rsidR="008C6455">
        <w:fldChar w:fldCharType="begin">
          <w:fldData xml:space="preserve">PEVuZE5vdGU+PENpdGU+PEF1dGhvcj5HcmVsbGE8L0F1dGhvcj48WWVhcj4yMDIwPC9ZZWFyPjxS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</w:fldData>
        </w:fldChar>
      </w:r>
      <w:r w:rsidR="008C6455">
        <w:instrText xml:space="preserve"> ADDIN EN.CITE.DATA </w:instrText>
      </w:r>
      <w:r w:rsidR="008C6455">
        <w:fldChar w:fldCharType="end"/>
      </w:r>
      <w:r>
        <w:fldChar w:fldCharType="separate"/>
      </w:r>
      <w:r w:rsidR="008C6455">
        <w:rPr>
          <w:noProof/>
        </w:rPr>
        <w:t>(8, 106)</w:t>
      </w:r>
      <w:r>
        <w:fldChar w:fldCharType="end"/>
      </w:r>
      <w:r>
        <w:t xml:space="preserve"> Common barriers identified by both reviews included: stigma associated with OAT, a lack of knowledge about benefits of OAT among prison stakeholders, preference for abstinence-oriented treatment, lack of resources including qualified staff, a lack of appropriate policies and protocols and poor continuity of care on transfer or post-release. </w:t>
      </w:r>
      <w:r>
        <w:fldChar w:fldCharType="begin">
          <w:fldData xml:space="preserve">PEVuZE5vdGU+PENpdGU+PEF1dGhvcj5HcmVsbGE8L0F1dGhvcj48WWVhcj4yMDIwPC9ZZWFyPjxS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</w:fldData>
        </w:fldChar>
      </w:r>
      <w:r w:rsidR="008C6455">
        <w:instrText xml:space="preserve"> ADDIN EN.CITE </w:instrText>
      </w:r>
      <w:r w:rsidR="008C6455">
        <w:fldChar w:fldCharType="begin">
          <w:fldData xml:space="preserve">PEVuZE5vdGU+PENpdGU+PEF1dGhvcj5HcmVsbGE8L0F1dGhvcj48WWVhcj4yMDIwPC9ZZWFyPjxS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</w:fldData>
        </w:fldChar>
      </w:r>
      <w:r w:rsidR="008C6455">
        <w:instrText xml:space="preserve"> ADDIN EN.CITE.DATA </w:instrText>
      </w:r>
      <w:r w:rsidR="008C6455">
        <w:fldChar w:fldCharType="end"/>
      </w:r>
      <w:r>
        <w:fldChar w:fldCharType="separate"/>
      </w:r>
      <w:r w:rsidR="008C6455">
        <w:rPr>
          <w:noProof/>
        </w:rPr>
        <w:t>(8, 106)</w:t>
      </w:r>
      <w:r>
        <w:fldChar w:fldCharType="end"/>
      </w:r>
      <w:r>
        <w:t xml:space="preserve"> Grella et al. highlighted the inter-related nature of the barriers linking the societal stigma associated with OAT to unfavourable institutional policies leading to limited resourcing and capacity with resultant poor experiences (including forced withdrawals) reinforcing negative attitudes towards OAT among incarcerated individuals. </w:t>
      </w:r>
    </w:p>
    <w:p w14:paraId="37E72C68" w14:textId="66860786" w:rsidR="00A7194A" w:rsidRDefault="00A7194A" w:rsidP="00A7194A">
      <w:r>
        <w:t xml:space="preserve">There have been comparatively fewer studies examining facilitators to implementation of OAT in prison settings. </w:t>
      </w:r>
      <w:r>
        <w:fldChar w:fldCharType="begin"/>
      </w:r>
      <w:r w:rsidR="008C6455">
        <w:instrText xml:space="preserve"> ADDIN EN.CITE &lt;EndNote&gt;&lt;Cite&gt;&lt;Author&gt;Grella&lt;/Author&gt;&lt;Year&gt;2020&lt;/Year&gt;&lt;RecNum&gt;1570&lt;/RecNum&gt;&lt;DisplayText&gt;(106)&lt;/DisplayText&gt;&lt;record&gt;&lt;rec-number&gt;1570&lt;/rec-number&gt;&lt;foreign-keys&gt;&lt;key app="EN" db-id="apt9s0axrwaxzqe5f2av90t002rr29fvfd5v" timestamp="1705884849"&gt;1570&lt;/key&gt;&lt;/foreign-keys&gt;&lt;ref-type name="Journal Article"&gt;17&lt;/ref-type&gt;&lt;contributors&gt;&lt;authors&gt;&lt;author&gt;Grella, Christine E.&lt;/author&gt;&lt;author&gt;Ostile, Erika&lt;/author&gt;&lt;author&gt;Scott, Christy K.&lt;/author&gt;&lt;author&gt;Dennis, Michael&lt;/author&gt;&lt;author&gt;Carnavale, John&lt;/author&gt;&lt;/authors&gt;&lt;/contributors&gt;&lt;titles&gt;&lt;title&gt;A Scoping Review of Barriers and Facilitators to Implementation of Medications for Treatment of Opioid Use Disorder within the Criminal Justice System&lt;/title&gt;&lt;secondary-title&gt;International Journal of Drug Policy&lt;/secondary-title&gt;&lt;/titles&gt;&lt;periodical&gt;&lt;full-title&gt;International Journal of Drug Policy&lt;/full-title&gt;&lt;/periodical&gt;&lt;pages&gt;102768&lt;/pages&gt;&lt;volume&gt;81&lt;/volume&gt;&lt;keywords&gt;&lt;keyword&gt;opioid use disorder&lt;/keyword&gt;&lt;keyword&gt;medication&lt;/keyword&gt;&lt;keyword&gt;criminal justice system&lt;/keyword&gt;&lt;keyword&gt;implementation&lt;/keyword&gt;&lt;keyword&gt;barriers&lt;/keyword&gt;&lt;keyword&gt;facilitators&lt;/keyword&gt;&lt;/keywords&gt;&lt;dates&gt;&lt;year&gt;2020&lt;/year&gt;&lt;pub-dates&gt;&lt;date&gt;2020/07/01/&lt;/date&gt;&lt;/pub-dates&gt;&lt;/dates&gt;&lt;isbn&gt;0955-3959&lt;/isbn&gt;&lt;urls&gt;&lt;related-urls&gt;&lt;url&gt;https://www.sciencedirect.com/science/article/pii/S0955395920301092&lt;/url&gt;&lt;/related-urls&gt;&lt;/urls&gt;&lt;electronic-resource-num&gt;https://doi.org/10.1016/j.drugpo.2020.102768&lt;/electronic-resource-num&gt;&lt;/record&gt;&lt;/Cite&gt;&lt;/EndNote&gt;</w:instrText>
      </w:r>
      <w:r>
        <w:fldChar w:fldCharType="separate"/>
      </w:r>
      <w:r w:rsidR="008C6455">
        <w:rPr>
          <w:noProof/>
        </w:rPr>
        <w:t>(106)</w:t>
      </w:r>
      <w:r>
        <w:fldChar w:fldCharType="end"/>
      </w:r>
      <w:r>
        <w:t xml:space="preserve"> Grella et al. reviewed three intervention studies, indicating that training can improve knowledge among correctional staff as measured by surveys pre- and post- intervention, </w:t>
      </w:r>
      <w:r>
        <w:lastRenderedPageBreak/>
        <w:t xml:space="preserve">however an organisational linkage intervention demonstrated greater improvements in attitudes and referral intentions compared to information provision alone. </w:t>
      </w:r>
      <w:r>
        <w:fldChar w:fldCharType="begin">
          <w:fldData xml:space="preserve">PEVuZE5vdGU+PENpdGU+PEF1dGhvcj5HcmVsbGE8L0F1dGhvcj48WWVhcj4yMDIwPC9ZZWFyPjxS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</w:fldData>
        </w:fldChar>
      </w:r>
      <w:r w:rsidR="008C6455">
        <w:instrText xml:space="preserve"> ADDIN EN.CITE </w:instrText>
      </w:r>
      <w:r w:rsidR="008C6455">
        <w:fldChar w:fldCharType="begin">
          <w:fldData xml:space="preserve">PEVuZE5vdGU+PENpdGU+PEF1dGhvcj5HcmVsbGE8L0F1dGhvcj48WWVhcj4yMDIwPC9ZZWFyPjxS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</w:fldData>
        </w:fldChar>
      </w:r>
      <w:r w:rsidR="008C6455">
        <w:instrText xml:space="preserve"> ADDIN EN.CITE.DATA </w:instrText>
      </w:r>
      <w:r w:rsidR="008C6455">
        <w:fldChar w:fldCharType="end"/>
      </w:r>
      <w:r>
        <w:fldChar w:fldCharType="separate"/>
      </w:r>
      <w:r w:rsidR="008C6455">
        <w:rPr>
          <w:noProof/>
        </w:rPr>
        <w:t>(106, 107)</w:t>
      </w:r>
      <w:r>
        <w:fldChar w:fldCharType="end"/>
      </w:r>
      <w:r w:rsidRPr="006E49E9">
        <w:t xml:space="preserve"> </w:t>
      </w:r>
      <w:r>
        <w:t xml:space="preserve">Qualitative evidence also indicated that viewing OAT as a means for harm reduction and observations of positive effects facilitated favourable attitudes among prison stakeholders. </w:t>
      </w:r>
      <w:r>
        <w:fldChar w:fldCharType="begin"/>
      </w:r>
      <w:r w:rsidR="008C6455">
        <w:instrText xml:space="preserve"> ADDIN EN.CITE &lt;EndNote&gt;&lt;Cite&gt;&lt;Author&gt;Grella&lt;/Author&gt;&lt;Year&gt;2020&lt;/Year&gt;&lt;RecNum&gt;1570&lt;/RecNum&gt;&lt;DisplayText&gt;(106)&lt;/DisplayText&gt;&lt;record&gt;&lt;rec-number&gt;1570&lt;/rec-number&gt;&lt;foreign-keys&gt;&lt;key app="EN" db-id="apt9s0axrwaxzqe5f2av90t002rr29fvfd5v" timestamp="1705884849"&gt;1570&lt;/key&gt;&lt;/foreign-keys&gt;&lt;ref-type name="Journal Article"&gt;17&lt;/ref-type&gt;&lt;contributors&gt;&lt;authors&gt;&lt;author&gt;Grella, Christine E.&lt;/author&gt;&lt;author&gt;Ostile, Erika&lt;/author&gt;&lt;author&gt;Scott, Christy K.&lt;/author&gt;&lt;author&gt;Dennis, Michael&lt;/author&gt;&lt;author&gt;Carnavale, John&lt;/author&gt;&lt;/authors&gt;&lt;/contributors&gt;&lt;titles&gt;&lt;title&gt;A Scoping Review of Barriers and Facilitators to Implementation of Medications for Treatment of Opioid Use Disorder within the Criminal Justice System&lt;/title&gt;&lt;secondary-title&gt;International Journal of Drug Policy&lt;/secondary-title&gt;&lt;/titles&gt;&lt;periodical&gt;&lt;full-title&gt;International Journal of Drug Policy&lt;/full-title&gt;&lt;/periodical&gt;&lt;pages&gt;102768&lt;/pages&gt;&lt;volume&gt;81&lt;/volume&gt;&lt;keywords&gt;&lt;keyword&gt;opioid use disorder&lt;/keyword&gt;&lt;keyword&gt;medication&lt;/keyword&gt;&lt;keyword&gt;criminal justice system&lt;/keyword&gt;&lt;keyword&gt;implementation&lt;/keyword&gt;&lt;keyword&gt;barriers&lt;/keyword&gt;&lt;keyword&gt;facilitators&lt;/keyword&gt;&lt;/keywords&gt;&lt;dates&gt;&lt;year&gt;2020&lt;/year&gt;&lt;pub-dates&gt;&lt;date&gt;2020/07/01/&lt;/date&gt;&lt;/pub-dates&gt;&lt;/dates&gt;&lt;isbn&gt;0955-3959&lt;/isbn&gt;&lt;urls&gt;&lt;related-urls&gt;&lt;url&gt;https://www.sciencedirect.com/science/article/pii/S0955395920301092&lt;/url&gt;&lt;/related-urls&gt;&lt;/urls&gt;&lt;electronic-resource-num&gt;https://doi.org/10.1016/j.drugpo.2020.102768&lt;/electronic-resource-num&gt;&lt;/record&gt;&lt;/Cite&gt;&lt;/EndNote&gt;</w:instrText>
      </w:r>
      <w:r>
        <w:fldChar w:fldCharType="separate"/>
      </w:r>
      <w:r w:rsidR="008C6455">
        <w:rPr>
          <w:noProof/>
        </w:rPr>
        <w:t>(106)</w:t>
      </w:r>
      <w:r>
        <w:fldChar w:fldCharType="end"/>
      </w:r>
      <w:r>
        <w:t xml:space="preserve"> </w:t>
      </w:r>
    </w:p>
    <w:p w14:paraId="3A9F5DE9" w14:textId="12E2226A" w:rsidR="00A7194A" w:rsidRPr="008418BE" w:rsidRDefault="00A7194A" w:rsidP="00A7194A">
      <w:r>
        <w:t xml:space="preserve">Data is needed to monitor progress towards improving OAT implementation and access in custodial settings. A survey among 30 European countries, highlighted the gap between recommendations, ‘on-paper’ availability and the actual implementation of interventions. Authors called for improvements in prison data collection systems to inform policy making and programme planning. At an institutional level, administrative data has been used to monitor and advance the implementation of OAT. Ray et al. identified that only one-third of individuals screened as having an opioid dependence were dispensed OAT. Delays in OAT dispensation combined with short periods of incarceration as a potential reason for the drop-off in the treatment cascade. </w:t>
      </w:r>
      <w:r>
        <w:fldChar w:fldCharType="begin">
          <w:fldData xml:space="preserve">PEVuZE5vdGU+PENpdGU+PEF1dGhvcj5SYXk8L0F1dGhvcj48WWVhcj4yMDIyPC9ZZWFyPjxSZWNO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</w:fldData>
        </w:fldChar>
      </w:r>
      <w:r w:rsidR="008C6455">
        <w:instrText xml:space="preserve"> ADDIN EN.CITE </w:instrText>
      </w:r>
      <w:r w:rsidR="008C6455">
        <w:fldChar w:fldCharType="begin">
          <w:fldData xml:space="preserve">PEVuZE5vdGU+PENpdGU+PEF1dGhvcj5SYXk8L0F1dGhvcj48WWVhcj4yMDIyPC9ZZWFyPjxSZWNO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</w:fldData>
        </w:fldChar>
      </w:r>
      <w:r w:rsidR="008C6455">
        <w:instrText xml:space="preserve"> ADDIN EN.CITE.DATA </w:instrText>
      </w:r>
      <w:r w:rsidR="008C6455">
        <w:fldChar w:fldCharType="end"/>
      </w:r>
      <w:r>
        <w:fldChar w:fldCharType="separate"/>
      </w:r>
      <w:r w:rsidR="008C6455">
        <w:rPr>
          <w:noProof/>
        </w:rPr>
        <w:t>(22)</w:t>
      </w:r>
      <w:r>
        <w:fldChar w:fldCharType="end"/>
      </w:r>
      <w:r>
        <w:t xml:space="preserve"> Similarly, the use of service data to drive change processes was identified as a facilitator for OAT implementation among four prisons and jails in the United States. </w:t>
      </w:r>
      <w:r>
        <w:fldChar w:fldCharType="begin"/>
      </w:r>
      <w:r w:rsidR="008C6455">
        <w:instrText xml:space="preserve"> ADDIN EN.CITE &lt;EndNote&gt;&lt;Cite&gt;&lt;Author&gt;Ferguson&lt;/Author&gt;&lt;Year&gt;2019&lt;/Year&gt;&lt;RecNum&gt;1573&lt;/RecNum&gt;&lt;DisplayText&gt;(108)&lt;/DisplayText&gt;&lt;record&gt;&lt;rec-number&gt;1573&lt;/rec-number&gt;&lt;foreign-keys&gt;&lt;key app="EN" db-id="apt9s0axrwaxzqe5f2av90t002rr29fvfd5v" timestamp="1705900666"&gt;1573&lt;/key&gt;&lt;/foreign-keys&gt;&lt;ref-type name="Journal Article"&gt;17&lt;/ref-type&gt;&lt;contributors&gt;&lt;authors&gt;&lt;author&gt;Ferguson, Warren J.&lt;/author&gt;&lt;author&gt;Johnston, Joan&lt;/author&gt;&lt;author&gt;Clarke, Jennifer G.&lt;/author&gt;&lt;author&gt;Koutoujian, Peter J.&lt;/author&gt;&lt;author&gt;Maurer, Kathleen&lt;/author&gt;&lt;author&gt;Gallagher, Colleen&lt;/author&gt;&lt;author&gt;White, Julie&lt;/author&gt;&lt;author&gt;Nickl, Dyana&lt;/author&gt;&lt;author&gt;Taxman, Faye S.&lt;/author&gt;&lt;/authors&gt;&lt;/contributors&gt;&lt;titles&gt;&lt;title&gt;Advancing the implementation and sustainment of medication assisted treatment for opioid use disorders in prisons and jails&lt;/title&gt;&lt;secondary-title&gt;Health &amp;amp; Justice&lt;/secondary-title&gt;&lt;/titles&gt;&lt;periodical&gt;&lt;full-title&gt;Health &amp;amp; Justice&lt;/full-title&gt;&lt;/periodical&gt;&lt;pages&gt;19&lt;/pages&gt;&lt;volume&gt;7&lt;/volume&gt;&lt;number&gt;1&lt;/number&gt;&lt;dates&gt;&lt;year&gt;2019&lt;/year&gt;&lt;pub-dates&gt;&lt;date&gt;2019/12/12&lt;/date&gt;&lt;/pub-dates&gt;&lt;/dates&gt;&lt;isbn&gt;2194-7899&lt;/isbn&gt;&lt;urls&gt;&lt;related-urls&gt;&lt;url&gt;https://doi.org/10.1186/s40352-019-0100-2&lt;/url&gt;&lt;/related-urls&gt;&lt;/urls&gt;&lt;electronic-resource-num&gt;10.1186/s40352-019-0100-2&lt;/electronic-resource-num&gt;&lt;/record&gt;&lt;/Cite&gt;&lt;/EndNote&gt;</w:instrText>
      </w:r>
      <w:r>
        <w:fldChar w:fldCharType="separate"/>
      </w:r>
      <w:r w:rsidR="008C6455">
        <w:rPr>
          <w:noProof/>
        </w:rPr>
        <w:t>(108)</w:t>
      </w:r>
      <w:r>
        <w:fldChar w:fldCharType="end"/>
      </w:r>
    </w:p>
    <w:p w14:paraId="5C09A2BD" w14:textId="77777777" w:rsidR="005974C5" w:rsidRDefault="005974C5">
      <w:pPr>
        <w:spacing w:after="0"/>
        <w:rPr>
          <w:rFonts w:asciiTheme="minorHAnsi" w:eastAsiaTheme="majorEastAsia" w:hAnsiTheme="minorHAnsi" w:cstheme="majorBidi"/>
          <w:b/>
          <w:sz w:val="40"/>
          <w:szCs w:val="32"/>
        </w:rPr>
      </w:pPr>
      <w:r>
        <w:br w:type="page"/>
      </w:r>
    </w:p>
    <w:p w14:paraId="39D173C6" w14:textId="6CA6FA80" w:rsidR="005974C5" w:rsidRDefault="005974C5" w:rsidP="005974C5">
      <w:pPr>
        <w:pStyle w:val="Heading1"/>
      </w:pPr>
      <w:bookmarkStart w:id="11" w:name="_Toc172019688"/>
      <w:r>
        <w:lastRenderedPageBreak/>
        <w:t>Methodology</w:t>
      </w:r>
      <w:bookmarkEnd w:id="11"/>
    </w:p>
    <w:p w14:paraId="335355C3" w14:textId="77777777" w:rsidR="005974C5" w:rsidRPr="00A7194A" w:rsidRDefault="005974C5" w:rsidP="005974C5">
      <w:pPr>
        <w:pStyle w:val="Heading2"/>
      </w:pPr>
      <w:bookmarkStart w:id="12" w:name="_Toc172019689"/>
      <w:r w:rsidRPr="00A7194A">
        <w:t>Expert panel and scope</w:t>
      </w:r>
      <w:bookmarkEnd w:id="12"/>
    </w:p>
    <w:p w14:paraId="72E5E76D" w14:textId="75F7B412" w:rsidR="005974C5" w:rsidRDefault="005974C5" w:rsidP="005974C5">
      <w:pPr>
        <w:rPr>
          <w:lang w:val="en-US"/>
        </w:rPr>
      </w:pPr>
      <w:r>
        <w:rPr>
          <w:lang w:val="en-US"/>
        </w:rPr>
        <w:t>An expert panel was convened to represent a broad spectrum of expertise in the fields of addiction medicine and custodial health.</w:t>
      </w:r>
      <w:r w:rsidR="00FA464D">
        <w:rPr>
          <w:lang w:val="en-US"/>
        </w:rPr>
        <w:t xml:space="preserve"> (Table 2)</w:t>
      </w:r>
      <w:r>
        <w:rPr>
          <w:lang w:val="en-US"/>
        </w:rPr>
        <w:t xml:space="preserve"> This panel is comprised of </w:t>
      </w:r>
      <w:r w:rsidRPr="008C6455">
        <w:rPr>
          <w:lang w:val="en-US"/>
        </w:rPr>
        <w:t>18</w:t>
      </w:r>
      <w:r>
        <w:rPr>
          <w:lang w:val="en-US"/>
        </w:rPr>
        <w:t xml:space="preserve"> clinical, consumer and public health stakeholders from a range of jurisdictions</w:t>
      </w:r>
      <w:r w:rsidR="00FA464D">
        <w:rPr>
          <w:lang w:val="en-US"/>
        </w:rPr>
        <w:t>.</w:t>
      </w:r>
      <w:r>
        <w:rPr>
          <w:lang w:val="en-US"/>
        </w:rPr>
        <w:t xml:space="preserve"> (Appendix 1) An initial meeting of the expert panel was held to review and agree upon the scope of the consensus statement (6 Nov 2023). </w:t>
      </w:r>
    </w:p>
    <w:p w14:paraId="78EC3BC7" w14:textId="105022F1" w:rsidR="005974C5" w:rsidRDefault="005974C5" w:rsidP="005974C5">
      <w:pPr>
        <w:rPr>
          <w:lang w:val="en-US"/>
        </w:rPr>
      </w:pPr>
      <w:r>
        <w:rPr>
          <w:lang w:val="en-US"/>
        </w:rPr>
        <w:t>Table 2: Expert panel demographic composition and level of engagement</w:t>
      </w:r>
    </w:p>
    <w:tbl>
      <w:tblPr>
        <w:tblStyle w:val="TableGrid"/>
        <w:tblW w:w="0" w:type="auto"/>
        <w:tblLook w:val="04A0" w:firstRow="1" w:lastRow="0" w:firstColumn="1" w:lastColumn="0" w:noHBand="0" w:noVBand="1"/>
      </w:tblPr>
      <w:tblGrid>
        <w:gridCol w:w="3020"/>
        <w:gridCol w:w="4063"/>
        <w:gridCol w:w="1953"/>
      </w:tblGrid>
      <w:tr w:rsidR="005974C5" w14:paraId="5195BD3A" w14:textId="77777777" w:rsidTr="00C33270">
        <w:trPr>
          <w:trHeight w:val="389"/>
        </w:trPr>
        <w:tc>
          <w:tcPr>
            <w:tcW w:w="3020" w:type="dxa"/>
          </w:tcPr>
          <w:p w14:paraId="19BE32D0" w14:textId="77777777" w:rsidR="005974C5" w:rsidRPr="00C33270" w:rsidRDefault="005974C5" w:rsidP="001D2995">
            <w:pPr>
              <w:rPr>
                <w:b/>
                <w:bCs/>
                <w:lang w:val="en-US"/>
              </w:rPr>
            </w:pPr>
            <w:r w:rsidRPr="00C33270">
              <w:rPr>
                <w:b/>
                <w:bCs/>
                <w:lang w:val="en-US"/>
              </w:rPr>
              <w:t>Characteristic</w:t>
            </w:r>
          </w:p>
        </w:tc>
        <w:tc>
          <w:tcPr>
            <w:tcW w:w="4063" w:type="dxa"/>
          </w:tcPr>
          <w:p w14:paraId="30B0103C" w14:textId="77777777" w:rsidR="005974C5" w:rsidRPr="00C33270" w:rsidRDefault="005974C5" w:rsidP="001D2995">
            <w:pPr>
              <w:rPr>
                <w:b/>
                <w:bCs/>
                <w:lang w:val="en-US"/>
              </w:rPr>
            </w:pPr>
          </w:p>
        </w:tc>
        <w:tc>
          <w:tcPr>
            <w:tcW w:w="1953" w:type="dxa"/>
          </w:tcPr>
          <w:p w14:paraId="702AF446" w14:textId="52009965" w:rsidR="005974C5" w:rsidRPr="00C33270" w:rsidRDefault="005974C5" w:rsidP="001D2995">
            <w:pPr>
              <w:rPr>
                <w:b/>
                <w:bCs/>
                <w:lang w:val="en-US"/>
              </w:rPr>
            </w:pPr>
            <w:r w:rsidRPr="00C33270">
              <w:rPr>
                <w:b/>
                <w:bCs/>
                <w:lang w:val="en-US"/>
              </w:rPr>
              <w:t>Count</w:t>
            </w:r>
            <w:r w:rsidR="00442A10" w:rsidRPr="00C33270">
              <w:rPr>
                <w:b/>
                <w:bCs/>
                <w:lang w:val="en-US"/>
              </w:rPr>
              <w:t xml:space="preserve"> (%)</w:t>
            </w:r>
          </w:p>
          <w:p w14:paraId="6D6B89E3" w14:textId="50425BC4" w:rsidR="008E4A1E" w:rsidRPr="00C33270" w:rsidRDefault="008E4A1E" w:rsidP="001D2995">
            <w:pPr>
              <w:rPr>
                <w:b/>
                <w:bCs/>
                <w:lang w:val="en-US"/>
              </w:rPr>
            </w:pPr>
            <w:r w:rsidRPr="00C33270">
              <w:rPr>
                <w:b/>
                <w:bCs/>
                <w:lang w:val="en-US"/>
              </w:rPr>
              <w:t>N=18</w:t>
            </w:r>
          </w:p>
        </w:tc>
      </w:tr>
      <w:tr w:rsidR="005974C5" w14:paraId="49A26941" w14:textId="77777777" w:rsidTr="00C33270">
        <w:trPr>
          <w:trHeight w:val="366"/>
        </w:trPr>
        <w:tc>
          <w:tcPr>
            <w:tcW w:w="3020" w:type="dxa"/>
          </w:tcPr>
          <w:p w14:paraId="78894C55" w14:textId="77777777" w:rsidR="005974C5" w:rsidRDefault="005974C5" w:rsidP="001D2995">
            <w:pPr>
              <w:rPr>
                <w:lang w:val="en-US"/>
              </w:rPr>
            </w:pPr>
            <w:r>
              <w:rPr>
                <w:lang w:val="en-US"/>
              </w:rPr>
              <w:t>Gender</w:t>
            </w:r>
          </w:p>
        </w:tc>
        <w:tc>
          <w:tcPr>
            <w:tcW w:w="4063" w:type="dxa"/>
          </w:tcPr>
          <w:p w14:paraId="46425928" w14:textId="77777777" w:rsidR="005974C5" w:rsidRDefault="005974C5" w:rsidP="001D2995">
            <w:pPr>
              <w:rPr>
                <w:lang w:val="en-US"/>
              </w:rPr>
            </w:pPr>
            <w:r>
              <w:rPr>
                <w:lang w:val="en-US"/>
              </w:rPr>
              <w:t>Male</w:t>
            </w:r>
          </w:p>
        </w:tc>
        <w:tc>
          <w:tcPr>
            <w:tcW w:w="1953" w:type="dxa"/>
          </w:tcPr>
          <w:p w14:paraId="7A632C2B" w14:textId="16395C28" w:rsidR="005974C5" w:rsidRDefault="008E4A1E" w:rsidP="001D2995">
            <w:pPr>
              <w:rPr>
                <w:lang w:val="en-US"/>
              </w:rPr>
            </w:pPr>
            <w:r>
              <w:rPr>
                <w:lang w:val="en-US"/>
              </w:rPr>
              <w:t>9</w:t>
            </w:r>
            <w:r w:rsidR="00442A10">
              <w:rPr>
                <w:lang w:val="en-US"/>
              </w:rPr>
              <w:t xml:space="preserve"> (50)</w:t>
            </w:r>
          </w:p>
        </w:tc>
      </w:tr>
      <w:tr w:rsidR="005974C5" w14:paraId="764AEB98" w14:textId="77777777" w:rsidTr="00C33270">
        <w:trPr>
          <w:trHeight w:val="389"/>
        </w:trPr>
        <w:tc>
          <w:tcPr>
            <w:tcW w:w="3020" w:type="dxa"/>
          </w:tcPr>
          <w:p w14:paraId="76ACB15C" w14:textId="77777777" w:rsidR="005974C5" w:rsidRDefault="005974C5" w:rsidP="001D2995">
            <w:pPr>
              <w:rPr>
                <w:lang w:val="en-US"/>
              </w:rPr>
            </w:pPr>
          </w:p>
        </w:tc>
        <w:tc>
          <w:tcPr>
            <w:tcW w:w="4063" w:type="dxa"/>
          </w:tcPr>
          <w:p w14:paraId="5A1D12F4" w14:textId="77777777" w:rsidR="005974C5" w:rsidRDefault="005974C5" w:rsidP="001D2995">
            <w:pPr>
              <w:rPr>
                <w:lang w:val="en-US"/>
              </w:rPr>
            </w:pPr>
            <w:r>
              <w:rPr>
                <w:lang w:val="en-US"/>
              </w:rPr>
              <w:t>Female</w:t>
            </w:r>
          </w:p>
        </w:tc>
        <w:tc>
          <w:tcPr>
            <w:tcW w:w="1953" w:type="dxa"/>
          </w:tcPr>
          <w:p w14:paraId="286CF049" w14:textId="08D7F2F8" w:rsidR="005974C5" w:rsidRDefault="008E4A1E" w:rsidP="001D2995">
            <w:pPr>
              <w:rPr>
                <w:lang w:val="en-US"/>
              </w:rPr>
            </w:pPr>
            <w:r>
              <w:rPr>
                <w:lang w:val="en-US"/>
              </w:rPr>
              <w:t>9</w:t>
            </w:r>
            <w:r w:rsidR="00442A10">
              <w:rPr>
                <w:lang w:val="en-US"/>
              </w:rPr>
              <w:t xml:space="preserve"> (50)</w:t>
            </w:r>
          </w:p>
        </w:tc>
      </w:tr>
      <w:tr w:rsidR="005974C5" w14:paraId="4C466601" w14:textId="77777777" w:rsidTr="00C33270">
        <w:trPr>
          <w:trHeight w:val="366"/>
        </w:trPr>
        <w:tc>
          <w:tcPr>
            <w:tcW w:w="3020" w:type="dxa"/>
          </w:tcPr>
          <w:p w14:paraId="333D2692" w14:textId="77777777" w:rsidR="005974C5" w:rsidRDefault="005974C5" w:rsidP="001D2995">
            <w:pPr>
              <w:rPr>
                <w:lang w:val="en-US"/>
              </w:rPr>
            </w:pPr>
            <w:r>
              <w:rPr>
                <w:lang w:val="en-US"/>
              </w:rPr>
              <w:t>Primary field of employment</w:t>
            </w:r>
          </w:p>
        </w:tc>
        <w:tc>
          <w:tcPr>
            <w:tcW w:w="4063" w:type="dxa"/>
          </w:tcPr>
          <w:p w14:paraId="4BFD8EB9" w14:textId="5E424567" w:rsidR="005974C5" w:rsidRDefault="00442A10" w:rsidP="001D2995">
            <w:pPr>
              <w:rPr>
                <w:lang w:val="en-US"/>
              </w:rPr>
            </w:pPr>
            <w:r>
              <w:rPr>
                <w:lang w:val="en-US"/>
              </w:rPr>
              <w:t>Advocacy</w:t>
            </w:r>
          </w:p>
        </w:tc>
        <w:tc>
          <w:tcPr>
            <w:tcW w:w="1953" w:type="dxa"/>
          </w:tcPr>
          <w:p w14:paraId="59592752" w14:textId="266F0150" w:rsidR="005974C5" w:rsidRDefault="00442A10" w:rsidP="001D2995">
            <w:pPr>
              <w:rPr>
                <w:lang w:val="en-US"/>
              </w:rPr>
            </w:pPr>
            <w:r>
              <w:rPr>
                <w:lang w:val="en-US"/>
              </w:rPr>
              <w:t>1 (6)</w:t>
            </w:r>
          </w:p>
        </w:tc>
      </w:tr>
      <w:tr w:rsidR="005974C5" w14:paraId="0003C245" w14:textId="77777777" w:rsidTr="00C33270">
        <w:trPr>
          <w:trHeight w:val="389"/>
        </w:trPr>
        <w:tc>
          <w:tcPr>
            <w:tcW w:w="3020" w:type="dxa"/>
          </w:tcPr>
          <w:p w14:paraId="43C41FCF" w14:textId="77777777" w:rsidR="005974C5" w:rsidRDefault="005974C5" w:rsidP="001D2995">
            <w:pPr>
              <w:rPr>
                <w:lang w:val="en-US"/>
              </w:rPr>
            </w:pPr>
          </w:p>
        </w:tc>
        <w:tc>
          <w:tcPr>
            <w:tcW w:w="4063" w:type="dxa"/>
          </w:tcPr>
          <w:p w14:paraId="5605342B" w14:textId="77777777" w:rsidR="005974C5" w:rsidRDefault="005974C5" w:rsidP="001D2995">
            <w:pPr>
              <w:rPr>
                <w:lang w:val="en-US"/>
              </w:rPr>
            </w:pPr>
            <w:r>
              <w:rPr>
                <w:lang w:val="en-US"/>
              </w:rPr>
              <w:t>Healthcare administration</w:t>
            </w:r>
          </w:p>
        </w:tc>
        <w:tc>
          <w:tcPr>
            <w:tcW w:w="1953" w:type="dxa"/>
          </w:tcPr>
          <w:p w14:paraId="20AF4C03" w14:textId="3C1C2E3F" w:rsidR="005974C5" w:rsidRDefault="00442A10" w:rsidP="001D2995">
            <w:pPr>
              <w:rPr>
                <w:lang w:val="en-US"/>
              </w:rPr>
            </w:pPr>
            <w:r>
              <w:rPr>
                <w:lang w:val="en-US"/>
              </w:rPr>
              <w:t>2 (11)</w:t>
            </w:r>
          </w:p>
        </w:tc>
      </w:tr>
      <w:tr w:rsidR="005974C5" w14:paraId="40DD78C7" w14:textId="77777777" w:rsidTr="00C33270">
        <w:trPr>
          <w:trHeight w:val="389"/>
        </w:trPr>
        <w:tc>
          <w:tcPr>
            <w:tcW w:w="3020" w:type="dxa"/>
          </w:tcPr>
          <w:p w14:paraId="2B4086DE" w14:textId="77777777" w:rsidR="005974C5" w:rsidRDefault="005974C5" w:rsidP="001D2995">
            <w:pPr>
              <w:rPr>
                <w:lang w:val="en-US"/>
              </w:rPr>
            </w:pPr>
          </w:p>
        </w:tc>
        <w:tc>
          <w:tcPr>
            <w:tcW w:w="4063" w:type="dxa"/>
          </w:tcPr>
          <w:p w14:paraId="6582B629" w14:textId="419A3DA9" w:rsidR="005974C5" w:rsidRDefault="00442A10" w:rsidP="001D2995">
            <w:pPr>
              <w:rPr>
                <w:lang w:val="en-US"/>
              </w:rPr>
            </w:pPr>
            <w:r>
              <w:rPr>
                <w:lang w:val="en-US"/>
              </w:rPr>
              <w:t>Healthcare provider</w:t>
            </w:r>
          </w:p>
        </w:tc>
        <w:tc>
          <w:tcPr>
            <w:tcW w:w="1953" w:type="dxa"/>
          </w:tcPr>
          <w:p w14:paraId="62931D72" w14:textId="2D2D51E3" w:rsidR="005974C5" w:rsidRDefault="00442A10" w:rsidP="001D2995">
            <w:pPr>
              <w:rPr>
                <w:lang w:val="en-US"/>
              </w:rPr>
            </w:pPr>
            <w:r>
              <w:rPr>
                <w:lang w:val="en-US"/>
              </w:rPr>
              <w:t>10 (56)</w:t>
            </w:r>
          </w:p>
        </w:tc>
      </w:tr>
      <w:tr w:rsidR="005974C5" w14:paraId="1F8B8659" w14:textId="77777777" w:rsidTr="00C33270">
        <w:trPr>
          <w:trHeight w:val="366"/>
        </w:trPr>
        <w:tc>
          <w:tcPr>
            <w:tcW w:w="3020" w:type="dxa"/>
          </w:tcPr>
          <w:p w14:paraId="0B6F4662" w14:textId="77777777" w:rsidR="005974C5" w:rsidRDefault="005974C5" w:rsidP="001D2995">
            <w:pPr>
              <w:rPr>
                <w:lang w:val="en-US"/>
              </w:rPr>
            </w:pPr>
          </w:p>
        </w:tc>
        <w:tc>
          <w:tcPr>
            <w:tcW w:w="4063" w:type="dxa"/>
          </w:tcPr>
          <w:p w14:paraId="46EBDA25" w14:textId="2584A7A5" w:rsidR="005974C5" w:rsidRDefault="00442A10" w:rsidP="001D2995">
            <w:pPr>
              <w:rPr>
                <w:lang w:val="en-US"/>
              </w:rPr>
            </w:pPr>
            <w:r>
              <w:rPr>
                <w:lang w:val="en-US"/>
              </w:rPr>
              <w:t>Research</w:t>
            </w:r>
          </w:p>
        </w:tc>
        <w:tc>
          <w:tcPr>
            <w:tcW w:w="1953" w:type="dxa"/>
          </w:tcPr>
          <w:p w14:paraId="611C8E4A" w14:textId="3FDDF1A6" w:rsidR="005974C5" w:rsidRDefault="00442A10" w:rsidP="001D2995">
            <w:pPr>
              <w:rPr>
                <w:lang w:val="en-US"/>
              </w:rPr>
            </w:pPr>
            <w:r>
              <w:rPr>
                <w:lang w:val="en-US"/>
              </w:rPr>
              <w:t>3 (17)</w:t>
            </w:r>
          </w:p>
        </w:tc>
      </w:tr>
      <w:tr w:rsidR="001468FB" w14:paraId="0C1ADA2D" w14:textId="77777777" w:rsidTr="00C33270">
        <w:trPr>
          <w:trHeight w:val="366"/>
        </w:trPr>
        <w:tc>
          <w:tcPr>
            <w:tcW w:w="3020" w:type="dxa"/>
          </w:tcPr>
          <w:p w14:paraId="411C0B66" w14:textId="77777777" w:rsidR="001468FB" w:rsidRDefault="001468FB" w:rsidP="001D2995">
            <w:pPr>
              <w:rPr>
                <w:lang w:val="en-US"/>
              </w:rPr>
            </w:pPr>
          </w:p>
        </w:tc>
        <w:tc>
          <w:tcPr>
            <w:tcW w:w="4063" w:type="dxa"/>
          </w:tcPr>
          <w:p w14:paraId="6BEE20EB" w14:textId="22A2FB9B" w:rsidR="001468FB" w:rsidRDefault="001468FB" w:rsidP="001D2995">
            <w:pPr>
              <w:rPr>
                <w:lang w:val="en-US"/>
              </w:rPr>
            </w:pPr>
            <w:r>
              <w:rPr>
                <w:lang w:val="en-US"/>
              </w:rPr>
              <w:t>Missing</w:t>
            </w:r>
          </w:p>
        </w:tc>
        <w:tc>
          <w:tcPr>
            <w:tcW w:w="1953" w:type="dxa"/>
          </w:tcPr>
          <w:p w14:paraId="2971C18C" w14:textId="284A32F6" w:rsidR="001468FB" w:rsidRDefault="00442A10" w:rsidP="001D2995">
            <w:pPr>
              <w:rPr>
                <w:lang w:val="en-US"/>
              </w:rPr>
            </w:pPr>
            <w:r>
              <w:rPr>
                <w:lang w:val="en-US"/>
              </w:rPr>
              <w:t>2 (11)</w:t>
            </w:r>
          </w:p>
        </w:tc>
      </w:tr>
      <w:tr w:rsidR="005974C5" w14:paraId="6EED85E3" w14:textId="77777777" w:rsidTr="00C33270">
        <w:trPr>
          <w:trHeight w:val="389"/>
        </w:trPr>
        <w:tc>
          <w:tcPr>
            <w:tcW w:w="3020" w:type="dxa"/>
          </w:tcPr>
          <w:p w14:paraId="46ADD987" w14:textId="77777777" w:rsidR="005974C5" w:rsidRDefault="005974C5" w:rsidP="001D2995">
            <w:pPr>
              <w:rPr>
                <w:lang w:val="en-US"/>
              </w:rPr>
            </w:pPr>
            <w:r>
              <w:rPr>
                <w:lang w:val="en-US"/>
              </w:rPr>
              <w:t>Geographical representation</w:t>
            </w:r>
          </w:p>
        </w:tc>
        <w:tc>
          <w:tcPr>
            <w:tcW w:w="4063" w:type="dxa"/>
          </w:tcPr>
          <w:p w14:paraId="167ED7AD" w14:textId="77777777" w:rsidR="005974C5" w:rsidRDefault="005974C5" w:rsidP="001D2995">
            <w:pPr>
              <w:rPr>
                <w:lang w:val="en-US"/>
              </w:rPr>
            </w:pPr>
            <w:r>
              <w:rPr>
                <w:lang w:val="en-US"/>
              </w:rPr>
              <w:t>States of origin (n)</w:t>
            </w:r>
          </w:p>
        </w:tc>
        <w:tc>
          <w:tcPr>
            <w:tcW w:w="1953" w:type="dxa"/>
          </w:tcPr>
          <w:p w14:paraId="1B24D434" w14:textId="3DC13D68" w:rsidR="005974C5" w:rsidRDefault="00FA464D" w:rsidP="001D2995">
            <w:pPr>
              <w:rPr>
                <w:lang w:val="en-US"/>
              </w:rPr>
            </w:pPr>
            <w:r>
              <w:rPr>
                <w:lang w:val="en-US"/>
              </w:rPr>
              <w:t>8</w:t>
            </w:r>
          </w:p>
        </w:tc>
      </w:tr>
      <w:tr w:rsidR="005974C5" w14:paraId="303D83AD" w14:textId="77777777" w:rsidTr="00C33270">
        <w:trPr>
          <w:trHeight w:val="366"/>
        </w:trPr>
        <w:tc>
          <w:tcPr>
            <w:tcW w:w="3020" w:type="dxa"/>
          </w:tcPr>
          <w:p w14:paraId="29363BBE" w14:textId="77777777" w:rsidR="005974C5" w:rsidRDefault="005974C5" w:rsidP="001D2995">
            <w:pPr>
              <w:rPr>
                <w:lang w:val="en-US"/>
              </w:rPr>
            </w:pPr>
            <w:r>
              <w:rPr>
                <w:lang w:val="en-US"/>
              </w:rPr>
              <w:t>Delphi process engagement</w:t>
            </w:r>
          </w:p>
        </w:tc>
        <w:tc>
          <w:tcPr>
            <w:tcW w:w="4063" w:type="dxa"/>
          </w:tcPr>
          <w:p w14:paraId="209EBF9E" w14:textId="77777777" w:rsidR="005974C5" w:rsidRDefault="005974C5" w:rsidP="001D2995">
            <w:pPr>
              <w:rPr>
                <w:lang w:val="en-US"/>
              </w:rPr>
            </w:pPr>
            <w:r>
              <w:rPr>
                <w:lang w:val="en-US"/>
              </w:rPr>
              <w:t>Online meeting 1</w:t>
            </w:r>
          </w:p>
        </w:tc>
        <w:tc>
          <w:tcPr>
            <w:tcW w:w="1953" w:type="dxa"/>
          </w:tcPr>
          <w:p w14:paraId="0529D0D7" w14:textId="48C742FB" w:rsidR="005974C5" w:rsidRDefault="00FA464D" w:rsidP="001D2995">
            <w:pPr>
              <w:rPr>
                <w:lang w:val="en-US"/>
              </w:rPr>
            </w:pPr>
            <w:r>
              <w:rPr>
                <w:lang w:val="en-US"/>
              </w:rPr>
              <w:t>14</w:t>
            </w:r>
            <w:r w:rsidR="00442A10">
              <w:rPr>
                <w:lang w:val="en-US"/>
              </w:rPr>
              <w:t xml:space="preserve"> (78)</w:t>
            </w:r>
          </w:p>
        </w:tc>
      </w:tr>
      <w:tr w:rsidR="005974C5" w14:paraId="403A0232" w14:textId="77777777" w:rsidTr="00C33270">
        <w:trPr>
          <w:trHeight w:val="389"/>
        </w:trPr>
        <w:tc>
          <w:tcPr>
            <w:tcW w:w="3020" w:type="dxa"/>
          </w:tcPr>
          <w:p w14:paraId="42F146D5" w14:textId="77777777" w:rsidR="005974C5" w:rsidRDefault="005974C5" w:rsidP="001D2995">
            <w:pPr>
              <w:rPr>
                <w:lang w:val="en-US"/>
              </w:rPr>
            </w:pPr>
          </w:p>
        </w:tc>
        <w:tc>
          <w:tcPr>
            <w:tcW w:w="4063" w:type="dxa"/>
          </w:tcPr>
          <w:p w14:paraId="3D37420E" w14:textId="77777777" w:rsidR="005974C5" w:rsidRDefault="005974C5" w:rsidP="001D2995">
            <w:pPr>
              <w:rPr>
                <w:lang w:val="en-US"/>
              </w:rPr>
            </w:pPr>
            <w:r>
              <w:rPr>
                <w:lang w:val="en-US"/>
              </w:rPr>
              <w:t>Online meeting 2</w:t>
            </w:r>
          </w:p>
        </w:tc>
        <w:tc>
          <w:tcPr>
            <w:tcW w:w="1953" w:type="dxa"/>
          </w:tcPr>
          <w:p w14:paraId="0BEDE36A" w14:textId="0406D83C" w:rsidR="005974C5" w:rsidRDefault="00FA464D" w:rsidP="001D2995">
            <w:pPr>
              <w:rPr>
                <w:lang w:val="en-US"/>
              </w:rPr>
            </w:pPr>
            <w:r>
              <w:rPr>
                <w:lang w:val="en-US"/>
              </w:rPr>
              <w:t>11</w:t>
            </w:r>
            <w:r w:rsidR="00442A10">
              <w:rPr>
                <w:lang w:val="en-US"/>
              </w:rPr>
              <w:t xml:space="preserve"> (61)</w:t>
            </w:r>
          </w:p>
        </w:tc>
      </w:tr>
      <w:tr w:rsidR="005974C5" w14:paraId="6DF9274B" w14:textId="77777777" w:rsidTr="00C33270">
        <w:trPr>
          <w:trHeight w:val="389"/>
        </w:trPr>
        <w:tc>
          <w:tcPr>
            <w:tcW w:w="3020" w:type="dxa"/>
          </w:tcPr>
          <w:p w14:paraId="0C7303D8" w14:textId="77777777" w:rsidR="005974C5" w:rsidRDefault="005974C5" w:rsidP="001D2995">
            <w:pPr>
              <w:rPr>
                <w:lang w:val="en-US"/>
              </w:rPr>
            </w:pPr>
          </w:p>
        </w:tc>
        <w:tc>
          <w:tcPr>
            <w:tcW w:w="4063" w:type="dxa"/>
          </w:tcPr>
          <w:p w14:paraId="33673A7B" w14:textId="77777777" w:rsidR="005974C5" w:rsidRDefault="005974C5" w:rsidP="001D2995">
            <w:pPr>
              <w:rPr>
                <w:lang w:val="en-US"/>
              </w:rPr>
            </w:pPr>
            <w:r>
              <w:rPr>
                <w:lang w:val="en-US"/>
              </w:rPr>
              <w:t>Survey</w:t>
            </w:r>
          </w:p>
        </w:tc>
        <w:tc>
          <w:tcPr>
            <w:tcW w:w="1953" w:type="dxa"/>
          </w:tcPr>
          <w:p w14:paraId="1A3B3F54" w14:textId="226558B7" w:rsidR="005974C5" w:rsidRDefault="00FA464D" w:rsidP="001D2995">
            <w:pPr>
              <w:rPr>
                <w:lang w:val="en-US"/>
              </w:rPr>
            </w:pPr>
            <w:r>
              <w:rPr>
                <w:lang w:val="en-US"/>
              </w:rPr>
              <w:t>14</w:t>
            </w:r>
            <w:r w:rsidR="00442A10">
              <w:rPr>
                <w:lang w:val="en-US"/>
              </w:rPr>
              <w:t xml:space="preserve"> (78)</w:t>
            </w:r>
          </w:p>
        </w:tc>
      </w:tr>
      <w:tr w:rsidR="005974C5" w14:paraId="7D691FF3" w14:textId="77777777" w:rsidTr="00C33270">
        <w:trPr>
          <w:trHeight w:val="389"/>
        </w:trPr>
        <w:tc>
          <w:tcPr>
            <w:tcW w:w="3020" w:type="dxa"/>
          </w:tcPr>
          <w:p w14:paraId="0A6567C7" w14:textId="77777777" w:rsidR="005974C5" w:rsidRDefault="005974C5" w:rsidP="001D2995">
            <w:pPr>
              <w:rPr>
                <w:lang w:val="en-US"/>
              </w:rPr>
            </w:pPr>
          </w:p>
        </w:tc>
        <w:tc>
          <w:tcPr>
            <w:tcW w:w="4063" w:type="dxa"/>
          </w:tcPr>
          <w:p w14:paraId="6F4AF6C3" w14:textId="77777777" w:rsidR="005974C5" w:rsidRDefault="005974C5" w:rsidP="001D2995">
            <w:pPr>
              <w:rPr>
                <w:lang w:val="en-US"/>
              </w:rPr>
            </w:pPr>
            <w:r>
              <w:rPr>
                <w:lang w:val="en-US"/>
              </w:rPr>
              <w:t>Survey</w:t>
            </w:r>
          </w:p>
        </w:tc>
        <w:tc>
          <w:tcPr>
            <w:tcW w:w="1953" w:type="dxa"/>
          </w:tcPr>
          <w:p w14:paraId="29E97CE5" w14:textId="6DEF62D5" w:rsidR="005974C5" w:rsidRDefault="001468FB" w:rsidP="001D2995">
            <w:pPr>
              <w:rPr>
                <w:lang w:val="en-US"/>
              </w:rPr>
            </w:pPr>
            <w:r>
              <w:rPr>
                <w:lang w:val="en-US"/>
              </w:rPr>
              <w:t>11</w:t>
            </w:r>
            <w:r w:rsidR="00442A10">
              <w:rPr>
                <w:lang w:val="en-US"/>
              </w:rPr>
              <w:t xml:space="preserve"> (61)</w:t>
            </w:r>
          </w:p>
        </w:tc>
      </w:tr>
      <w:tr w:rsidR="00FA464D" w14:paraId="02627E0F" w14:textId="77777777" w:rsidTr="00C33270">
        <w:trPr>
          <w:trHeight w:val="389"/>
        </w:trPr>
        <w:tc>
          <w:tcPr>
            <w:tcW w:w="3020" w:type="dxa"/>
          </w:tcPr>
          <w:p w14:paraId="58F91F00" w14:textId="77777777" w:rsidR="00FA464D" w:rsidRDefault="00FA464D" w:rsidP="001D2995">
            <w:pPr>
              <w:rPr>
                <w:lang w:val="en-US"/>
              </w:rPr>
            </w:pPr>
          </w:p>
        </w:tc>
        <w:tc>
          <w:tcPr>
            <w:tcW w:w="4063" w:type="dxa"/>
          </w:tcPr>
          <w:p w14:paraId="682735F0" w14:textId="3AC43086" w:rsidR="00FA464D" w:rsidRDefault="00FA464D" w:rsidP="001D2995">
            <w:pPr>
              <w:rPr>
                <w:lang w:val="en-US"/>
              </w:rPr>
            </w:pPr>
            <w:r>
              <w:rPr>
                <w:lang w:val="en-US"/>
              </w:rPr>
              <w:t>Participation in one or more components</w:t>
            </w:r>
          </w:p>
        </w:tc>
        <w:tc>
          <w:tcPr>
            <w:tcW w:w="1953" w:type="dxa"/>
          </w:tcPr>
          <w:p w14:paraId="434D2A74" w14:textId="7F5D66CD" w:rsidR="00FA464D" w:rsidRDefault="00FA464D" w:rsidP="001D2995">
            <w:pPr>
              <w:rPr>
                <w:lang w:val="en-US"/>
              </w:rPr>
            </w:pPr>
            <w:r>
              <w:rPr>
                <w:lang w:val="en-US"/>
              </w:rPr>
              <w:t>18</w:t>
            </w:r>
            <w:r w:rsidR="00442A10">
              <w:rPr>
                <w:lang w:val="en-US"/>
              </w:rPr>
              <w:t xml:space="preserve"> (100)</w:t>
            </w:r>
          </w:p>
        </w:tc>
      </w:tr>
      <w:tr w:rsidR="00C33270" w14:paraId="223256F4" w14:textId="77777777" w:rsidTr="00C33270">
        <w:trPr>
          <w:trHeight w:val="389"/>
        </w:trPr>
        <w:tc>
          <w:tcPr>
            <w:tcW w:w="3020" w:type="dxa"/>
          </w:tcPr>
          <w:p w14:paraId="1C931850" w14:textId="77777777" w:rsidR="00C33270" w:rsidRDefault="00C33270" w:rsidP="001D2995">
            <w:pPr>
              <w:rPr>
                <w:lang w:val="en-US"/>
              </w:rPr>
            </w:pPr>
          </w:p>
        </w:tc>
        <w:tc>
          <w:tcPr>
            <w:tcW w:w="4063" w:type="dxa"/>
          </w:tcPr>
          <w:p w14:paraId="5218792C" w14:textId="043970B9" w:rsidR="00C33270" w:rsidRDefault="00C33270" w:rsidP="001D2995">
            <w:pPr>
              <w:rPr>
                <w:lang w:val="en-US"/>
              </w:rPr>
            </w:pPr>
            <w:r>
              <w:rPr>
                <w:lang w:val="en-US"/>
              </w:rPr>
              <w:t>Participation in one or more survey(s)</w:t>
            </w:r>
          </w:p>
        </w:tc>
        <w:tc>
          <w:tcPr>
            <w:tcW w:w="1953" w:type="dxa"/>
          </w:tcPr>
          <w:p w14:paraId="0FED6B19" w14:textId="22B595A5" w:rsidR="00C33270" w:rsidRDefault="00C33270" w:rsidP="001D2995">
            <w:pPr>
              <w:rPr>
                <w:lang w:val="en-US"/>
              </w:rPr>
            </w:pPr>
            <w:r>
              <w:rPr>
                <w:lang w:val="en-US"/>
              </w:rPr>
              <w:t>16 (89)</w:t>
            </w:r>
          </w:p>
        </w:tc>
      </w:tr>
    </w:tbl>
    <w:p w14:paraId="055243FC" w14:textId="77777777" w:rsidR="005974C5" w:rsidRDefault="005974C5" w:rsidP="005974C5">
      <w:pPr>
        <w:pStyle w:val="Heading2"/>
        <w:rPr>
          <w:lang w:val="en-US"/>
        </w:rPr>
      </w:pPr>
      <w:bookmarkStart w:id="13" w:name="_Toc172019690"/>
      <w:r>
        <w:rPr>
          <w:lang w:val="en-US"/>
        </w:rPr>
        <w:t>Literature review</w:t>
      </w:r>
      <w:bookmarkEnd w:id="13"/>
    </w:p>
    <w:p w14:paraId="4006D00C" w14:textId="04A7D925" w:rsidR="005974C5" w:rsidRPr="00B441ED" w:rsidRDefault="008E4A1E" w:rsidP="005974C5">
      <w:r>
        <w:rPr>
          <w:lang w:val="en-US"/>
        </w:rPr>
        <w:t>P</w:t>
      </w:r>
      <w:r w:rsidR="005974C5">
        <w:rPr>
          <w:lang w:val="en-US"/>
        </w:rPr>
        <w:t xml:space="preserve">ublished literature </w:t>
      </w:r>
      <w:r w:rsidR="005974C5">
        <w:t>from January 2002 to November 2023</w:t>
      </w:r>
      <w:r>
        <w:t xml:space="preserve"> was </w:t>
      </w:r>
      <w:r w:rsidR="00FA464D">
        <w:t>searched</w:t>
      </w:r>
      <w:r w:rsidR="005974C5">
        <w:t>. Relevant papers were identified by searching PubMed using the key words “methadone” or “buprenorphine” or “opioid substitution treatment” and “prisons” or “prisoners” or “correctional facilities”. Additional relevant papers were nominated by expert panel members.</w:t>
      </w:r>
      <w:r w:rsidR="005974C5" w:rsidRPr="00BE5D6C">
        <w:t xml:space="preserve"> </w:t>
      </w:r>
      <w:r w:rsidR="005974C5">
        <w:t xml:space="preserve">Original research, including systematic reviews, randomised controlled trials observational studies and qualitative studies, relating to the provision of OAT in prisons, including transition from incarceration to the community, were </w:t>
      </w:r>
      <w:r w:rsidR="00FA464D">
        <w:t>reviewed.</w:t>
      </w:r>
      <w:r w:rsidR="005974C5">
        <w:t xml:space="preserve"> </w:t>
      </w:r>
    </w:p>
    <w:p w14:paraId="60682A5C" w14:textId="1D70ADA9" w:rsidR="005974C5" w:rsidRDefault="005974C5" w:rsidP="005974C5">
      <w:pPr>
        <w:pStyle w:val="Heading2"/>
        <w:rPr>
          <w:lang w:val="en-US"/>
        </w:rPr>
      </w:pPr>
      <w:bookmarkStart w:id="14" w:name="_Toc172019691"/>
      <w:r>
        <w:rPr>
          <w:lang w:val="en-US"/>
        </w:rPr>
        <w:t xml:space="preserve">Modified </w:t>
      </w:r>
      <w:r w:rsidR="00FA464D">
        <w:rPr>
          <w:lang w:val="en-US"/>
        </w:rPr>
        <w:t>D</w:t>
      </w:r>
      <w:r>
        <w:rPr>
          <w:lang w:val="en-US"/>
        </w:rPr>
        <w:t>elphi methods</w:t>
      </w:r>
      <w:bookmarkEnd w:id="14"/>
    </w:p>
    <w:p w14:paraId="172DE8A3" w14:textId="3526FC00" w:rsidR="005974C5" w:rsidRDefault="005974C5" w:rsidP="005974C5">
      <w:r>
        <w:t>The research team drew on the literature identified in the reviews to develop an initial set of recommendations. The expert panel provided input on the initial recommendations via an online meeting (8 Feb 2024) and email feedback (response period from 8 Feb-12 Mar 2024</w:t>
      </w:r>
      <w:r w:rsidRPr="00B30B33">
        <w:t>)</w:t>
      </w:r>
      <w:r>
        <w:t xml:space="preserve">. The recommendations were further refined through two rounds of surveys (R1 in May 2024, R2 in </w:t>
      </w:r>
      <w:r w:rsidR="008C6455">
        <w:t>July</w:t>
      </w:r>
      <w:r>
        <w:t xml:space="preserve"> 2024), developed and distributed using the Qualtrics XM platform. </w:t>
      </w:r>
      <w:r w:rsidR="00FA464D">
        <w:t xml:space="preserve">Both surveys contained 19 recommendations and </w:t>
      </w:r>
      <w:r>
        <w:t>response option</w:t>
      </w:r>
      <w:r w:rsidR="00FA464D">
        <w:t xml:space="preserve">s </w:t>
      </w:r>
      <w:r>
        <w:t>to indicate their agreement.</w:t>
      </w:r>
      <w:r w:rsidR="00FA464D">
        <w:t xml:space="preserve"> In the first survey, c</w:t>
      </w:r>
      <w:r>
        <w:t xml:space="preserve">omments for each recommendation were collected through a free text entry option. Consensus was defined a priori as a greater than 80% agreement by the expert panel. Recommendations reaching consensus were </w:t>
      </w:r>
      <w:r>
        <w:lastRenderedPageBreak/>
        <w:t xml:space="preserve">included in the final document. The survey responses were collated to grade each recommendation based on the level of agreement in which ‘U’ denotes unanimous (100%) agreement, ‘A’ 90-99% agreement and ‘B’ 80-89% agreement. </w:t>
      </w:r>
      <w:r w:rsidRPr="00CF38F0">
        <w:t xml:space="preserve">Methods were based on recently published consensus statements. </w:t>
      </w:r>
      <w:r w:rsidRPr="00CF38F0">
        <w:fldChar w:fldCharType="begin">
          <w:fldData xml:space="preserve">PEVuZE5vdGU+PENpdGU+PEF1dGhvcj5MYXphcnVzPC9BdXRob3I+PFllYXI+MjAyMjwvWWVhcj48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==
</w:fldData>
        </w:fldChar>
      </w:r>
      <w:r w:rsidR="008C6455">
        <w:instrText xml:space="preserve"> ADDIN EN.CITE </w:instrText>
      </w:r>
      <w:r w:rsidR="008C6455">
        <w:fldChar w:fldCharType="begin">
          <w:fldData xml:space="preserve">PEVuZE5vdGU+PENpdGU+PEF1dGhvcj5MYXphcnVzPC9BdXRob3I+PFllYXI+MjAyMjwvWWVhcj48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==
</w:fldData>
        </w:fldChar>
      </w:r>
      <w:r w:rsidR="008C6455">
        <w:instrText xml:space="preserve"> ADDIN EN.CITE.DATA </w:instrText>
      </w:r>
      <w:r w:rsidR="008C6455">
        <w:fldChar w:fldCharType="end"/>
      </w:r>
      <w:r w:rsidRPr="00CF38F0">
        <w:fldChar w:fldCharType="separate"/>
      </w:r>
      <w:r w:rsidR="008C6455">
        <w:rPr>
          <w:noProof/>
        </w:rPr>
        <w:t>(109-111)</w:t>
      </w:r>
      <w:r w:rsidRPr="00CF38F0">
        <w:fldChar w:fldCharType="end"/>
      </w:r>
    </w:p>
    <w:p w14:paraId="6776CD69" w14:textId="77777777" w:rsidR="00A7194A" w:rsidRDefault="00A7194A">
      <w:pPr>
        <w:spacing w:after="0"/>
        <w:rPr>
          <w:rFonts w:asciiTheme="minorHAnsi" w:eastAsiaTheme="majorEastAsia" w:hAnsiTheme="minorHAnsi" w:cstheme="majorBidi"/>
          <w:b/>
          <w:sz w:val="40"/>
          <w:szCs w:val="32"/>
        </w:rPr>
      </w:pPr>
      <w:r>
        <w:br w:type="page"/>
      </w:r>
    </w:p>
    <w:p w14:paraId="0EE28791" w14:textId="42418ACE" w:rsidR="00A7194A" w:rsidRDefault="00A7194A" w:rsidP="00A7194A">
      <w:pPr>
        <w:pStyle w:val="Heading1"/>
      </w:pPr>
      <w:bookmarkStart w:id="15" w:name="_Toc172019692"/>
      <w:r>
        <w:lastRenderedPageBreak/>
        <w:t>References</w:t>
      </w:r>
      <w:bookmarkEnd w:id="15"/>
    </w:p>
    <w:p w14:paraId="5185A257" w14:textId="77777777" w:rsidR="008C6455" w:rsidRPr="008C6455" w:rsidRDefault="00A7194A" w:rsidP="008C6455">
      <w:pPr>
        <w:pStyle w:val="EndNoteBibliography"/>
        <w:spacing w:after="0"/>
      </w:pPr>
      <w:r>
        <w:fldChar w:fldCharType="begin"/>
      </w:r>
      <w:r>
        <w:instrText xml:space="preserve"> ADDIN EN.REFLIST </w:instrText>
      </w:r>
      <w:r>
        <w:fldChar w:fldCharType="separate"/>
      </w:r>
      <w:r w:rsidR="008C6455" w:rsidRPr="008C6455">
        <w:t>1.</w:t>
      </w:r>
      <w:r w:rsidR="008C6455" w:rsidRPr="008C6455">
        <w:tab/>
        <w:t>Australian Bureau of Statistics. Prisoners in Australia. Canberra: ABS; 2022 28 December 2023.</w:t>
      </w:r>
    </w:p>
    <w:p w14:paraId="2C345972" w14:textId="77777777" w:rsidR="008C6455" w:rsidRPr="008C6455" w:rsidRDefault="008C6455" w:rsidP="008C6455">
      <w:pPr>
        <w:pStyle w:val="EndNoteBibliography"/>
        <w:spacing w:after="0"/>
      </w:pPr>
      <w:r w:rsidRPr="008C6455">
        <w:t>2.</w:t>
      </w:r>
      <w:r w:rsidRPr="008C6455">
        <w:tab/>
        <w:t>Butler T, Indig D, Allnutt S, Mamoon H. Co‐occurring mental illness and substance use disorder among Australian prisoners. Drug and Alcohol Review. 2011;30(2):188-94.</w:t>
      </w:r>
    </w:p>
    <w:p w14:paraId="2887200E" w14:textId="77777777" w:rsidR="008C6455" w:rsidRPr="008C6455" w:rsidRDefault="008C6455" w:rsidP="008C6455">
      <w:pPr>
        <w:pStyle w:val="EndNoteBibliography"/>
        <w:spacing w:after="0"/>
      </w:pPr>
      <w:r w:rsidRPr="008C6455">
        <w:t>3.</w:t>
      </w:r>
      <w:r w:rsidRPr="008C6455">
        <w:tab/>
        <w:t>Ogloff JR, Lemphers A, Dwyer C. Dual diagnosis in an Australian forensic psychiatric hospital: prevalence and implications for services. Behav Sci Law. 2004;22(4):543-62.</w:t>
      </w:r>
    </w:p>
    <w:p w14:paraId="5F75A0E1" w14:textId="77777777" w:rsidR="008C6455" w:rsidRPr="008C6455" w:rsidRDefault="008C6455" w:rsidP="008C6455">
      <w:pPr>
        <w:pStyle w:val="EndNoteBibliography"/>
        <w:spacing w:after="0"/>
      </w:pPr>
      <w:r w:rsidRPr="008C6455">
        <w:t>4.</w:t>
      </w:r>
      <w:r w:rsidRPr="008C6455">
        <w:tab/>
        <w:t>Australian Institute of Health and Welfare (AIHW). The health of Australia's prisoners 2018. Canberra; 2019.  Contract No.: Cat. no. PHE 246.</w:t>
      </w:r>
    </w:p>
    <w:p w14:paraId="10531DD4" w14:textId="77777777" w:rsidR="008C6455" w:rsidRPr="008C6455" w:rsidRDefault="008C6455" w:rsidP="008C6455">
      <w:pPr>
        <w:pStyle w:val="EndNoteBibliography"/>
        <w:spacing w:after="0"/>
      </w:pPr>
      <w:r w:rsidRPr="008C6455">
        <w:t>5.</w:t>
      </w:r>
      <w:r w:rsidRPr="008C6455">
        <w:tab/>
        <w:t>Gowing L, Ali R, Dunlop A, Farrell M, Lintzeris N. National Guidelines for Medication-Assisted Treatment of Opioid Dependence. In: Health Do, editor. Canberra2014.</w:t>
      </w:r>
    </w:p>
    <w:p w14:paraId="58CFE539" w14:textId="77777777" w:rsidR="008C6455" w:rsidRPr="008C6455" w:rsidRDefault="008C6455" w:rsidP="008C6455">
      <w:pPr>
        <w:pStyle w:val="EndNoteBibliography"/>
        <w:spacing w:after="0"/>
      </w:pPr>
      <w:r w:rsidRPr="008C6455">
        <w:t>6.</w:t>
      </w:r>
      <w:r w:rsidRPr="008C6455">
        <w:tab/>
        <w:t>Malta M, Varatharajan T, Russell C, Pang M, Bonato S, Fischer B. Opioid-related treatment, interventions, and outcomes among incarcerated persons: A systematic review. PLOS Medicine. 2019;16(12):e1003002.</w:t>
      </w:r>
    </w:p>
    <w:p w14:paraId="7B93BEDB" w14:textId="77777777" w:rsidR="008C6455" w:rsidRPr="008C6455" w:rsidRDefault="008C6455" w:rsidP="008C6455">
      <w:pPr>
        <w:pStyle w:val="EndNoteBibliography"/>
        <w:spacing w:after="0"/>
      </w:pPr>
      <w:r w:rsidRPr="008C6455">
        <w:t>7.</w:t>
      </w:r>
      <w:r w:rsidRPr="008C6455">
        <w:tab/>
        <w:t>Marshall AD, Schroeder SE, Lafferty L, Drysdale K, Baldry E, Stoové M, et al. Perceived access to opioid agonist treatment in prison among people with a history of injection drug use: A qualitative study. J Subst Use Addict Treat. 2023;150:209066.</w:t>
      </w:r>
    </w:p>
    <w:p w14:paraId="2D56E64F" w14:textId="77777777" w:rsidR="008C6455" w:rsidRPr="008C6455" w:rsidRDefault="008C6455" w:rsidP="008C6455">
      <w:pPr>
        <w:pStyle w:val="EndNoteBibliography"/>
        <w:spacing w:after="0"/>
      </w:pPr>
      <w:r w:rsidRPr="008C6455">
        <w:t>8.</w:t>
      </w:r>
      <w:r w:rsidRPr="008C6455">
        <w:tab/>
        <w:t>Komalasari R, Wilson S, Haw S. A systematic review of qualitative evidence on barriers to and facilitators of the implementation of opioid agonist treatment (OAT) programmes in prisons. Int J Drug Policy. 2021;87:102978.</w:t>
      </w:r>
    </w:p>
    <w:p w14:paraId="299F1F69" w14:textId="77777777" w:rsidR="008C6455" w:rsidRPr="008C6455" w:rsidRDefault="008C6455" w:rsidP="008C6455">
      <w:pPr>
        <w:pStyle w:val="EndNoteBibliography"/>
        <w:spacing w:after="0"/>
      </w:pPr>
      <w:r w:rsidRPr="008C6455">
        <w:t>9.</w:t>
      </w:r>
      <w:r w:rsidRPr="008C6455">
        <w:tab/>
        <w:t>Crilly JL, Brandenburg C, Kinner SA, Heffernan E, Byrnes J, Lincoln C, et al. Health care in police watch-houses: a challenge and an opportunity. Med J Aust. 2022;217(6):287-9.</w:t>
      </w:r>
    </w:p>
    <w:p w14:paraId="7AC755C0" w14:textId="77777777" w:rsidR="008C6455" w:rsidRPr="008C6455" w:rsidRDefault="008C6455" w:rsidP="008C6455">
      <w:pPr>
        <w:pStyle w:val="EndNoteBibliography"/>
        <w:spacing w:after="0"/>
      </w:pPr>
      <w:r w:rsidRPr="008C6455">
        <w:t>10.</w:t>
      </w:r>
      <w:r w:rsidRPr="008C6455">
        <w:tab/>
        <w:t>Srivastava AB, Mariani JJ, Levin FR. New directions in the treatment of opioid withdrawal. The Lancet. 2020;395(10241):1938-48.</w:t>
      </w:r>
    </w:p>
    <w:p w14:paraId="602231F3" w14:textId="77777777" w:rsidR="008C6455" w:rsidRPr="008C6455" w:rsidRDefault="008C6455" w:rsidP="008C6455">
      <w:pPr>
        <w:pStyle w:val="EndNoteBibliography"/>
        <w:spacing w:after="0"/>
      </w:pPr>
      <w:r w:rsidRPr="008C6455">
        <w:t>11.</w:t>
      </w:r>
      <w:r w:rsidRPr="008C6455">
        <w:tab/>
        <w:t>Mitchell SG, Kelly SM, Brown BS, Reisinger HS, Peterson JA, Ruhf A, et al. Incarceration and Opioid Withdrawal: The Experiences of Methadone Patients and Out-of-Treatment Heroin Users. Journal of Psychoactive Drugs. 2009;41(2):145-52.</w:t>
      </w:r>
    </w:p>
    <w:p w14:paraId="22620086" w14:textId="77777777" w:rsidR="008C6455" w:rsidRPr="008C6455" w:rsidRDefault="008C6455" w:rsidP="008C6455">
      <w:pPr>
        <w:pStyle w:val="EndNoteBibliography"/>
        <w:spacing w:after="0"/>
      </w:pPr>
      <w:r w:rsidRPr="008C6455">
        <w:t>12.</w:t>
      </w:r>
      <w:r w:rsidRPr="008C6455">
        <w:tab/>
        <w:t>Darke S, Larney S, Farrell M. Yes, people can die from opiate withdrawal. Addiction. 2017;112(2):199-200.</w:t>
      </w:r>
    </w:p>
    <w:p w14:paraId="300FF080" w14:textId="77777777" w:rsidR="008C6455" w:rsidRPr="008C6455" w:rsidRDefault="008C6455" w:rsidP="008C6455">
      <w:pPr>
        <w:pStyle w:val="EndNoteBibliography"/>
        <w:spacing w:after="0"/>
      </w:pPr>
      <w:r w:rsidRPr="008C6455">
        <w:t>13.</w:t>
      </w:r>
      <w:r w:rsidRPr="008C6455">
        <w:tab/>
        <w:t>Hedrich D, Alves P, Farrell M, Stöver H, Møller L, Mayet S. The effectiveness of opioid maintenance treatment in prison settings: a systematic review. Addiction. 2012;107(3):501-17.</w:t>
      </w:r>
    </w:p>
    <w:p w14:paraId="0F3C15B7" w14:textId="77777777" w:rsidR="008C6455" w:rsidRPr="008C6455" w:rsidRDefault="008C6455" w:rsidP="008C6455">
      <w:pPr>
        <w:pStyle w:val="EndNoteBibliography"/>
        <w:spacing w:after="0"/>
      </w:pPr>
      <w:r w:rsidRPr="008C6455">
        <w:t>14.</w:t>
      </w:r>
      <w:r w:rsidRPr="008C6455">
        <w:tab/>
        <w:t>Larney S. Does opioid substitution treatment in prisons reduce injecting‐related HIV risk behaviours? A systematic review. Addiction. 2010;105(2):216-23.</w:t>
      </w:r>
    </w:p>
    <w:p w14:paraId="041FA049" w14:textId="77777777" w:rsidR="008C6455" w:rsidRPr="008C6455" w:rsidRDefault="008C6455" w:rsidP="008C6455">
      <w:pPr>
        <w:pStyle w:val="EndNoteBibliography"/>
        <w:spacing w:after="0"/>
      </w:pPr>
      <w:r w:rsidRPr="008C6455">
        <w:t>15.</w:t>
      </w:r>
      <w:r w:rsidRPr="008C6455">
        <w:tab/>
        <w:t>Seval N, Wurcel A, Gunderson CG, Grimshaw A, Springer SA. The Impact of Medications for Opioid Use Disorder on Hepatitis C Incidence Among Incarcerated Persons: A Systematic Review. Infect Dis Clin North Am. 2020;34(3):559-84.</w:t>
      </w:r>
    </w:p>
    <w:p w14:paraId="26A5D849" w14:textId="77777777" w:rsidR="008C6455" w:rsidRPr="008C6455" w:rsidRDefault="008C6455" w:rsidP="008C6455">
      <w:pPr>
        <w:pStyle w:val="EndNoteBibliography"/>
        <w:spacing w:after="0"/>
      </w:pPr>
      <w:r w:rsidRPr="008C6455">
        <w:t>16.</w:t>
      </w:r>
      <w:r w:rsidRPr="008C6455">
        <w:tab/>
        <w:t>Larney S, Gisev N, Farrell M, Dobbins T, Burns L, Gibson A, et al. Opioid substitution therapy as a strategy to reduce deaths in prison: retrospective cohort study. BMJ Open. 2014;4(4):e004666.</w:t>
      </w:r>
    </w:p>
    <w:p w14:paraId="67D77E38" w14:textId="77777777" w:rsidR="008C6455" w:rsidRPr="008C6455" w:rsidRDefault="008C6455" w:rsidP="008C6455">
      <w:pPr>
        <w:pStyle w:val="EndNoteBibliography"/>
        <w:spacing w:after="0"/>
      </w:pPr>
      <w:r w:rsidRPr="008C6455">
        <w:t>17.</w:t>
      </w:r>
      <w:r w:rsidRPr="008C6455">
        <w:tab/>
        <w:t>Cates L, Brown AR. Medications for opioid use disorder during incarceration and post-release outcomes. Health &amp;amp; Justice. 2023;11(1).</w:t>
      </w:r>
    </w:p>
    <w:p w14:paraId="1108F878" w14:textId="77777777" w:rsidR="008C6455" w:rsidRPr="008C6455" w:rsidRDefault="008C6455" w:rsidP="008C6455">
      <w:pPr>
        <w:pStyle w:val="EndNoteBibliography"/>
        <w:spacing w:after="0"/>
      </w:pPr>
      <w:r w:rsidRPr="008C6455">
        <w:t>18.</w:t>
      </w:r>
      <w:r w:rsidRPr="008C6455">
        <w:tab/>
        <w:t>Moore KE, Roberts W, Reid HH, Smith KMZ, Oberleitner LMS, McKee SA. Effectiveness of medication assisted treatment for opioid use in prison and jail settings: A meta-analysis and systematic review. J Subst Abuse Treat. 2019;99:32-43.</w:t>
      </w:r>
    </w:p>
    <w:p w14:paraId="6B6A3567" w14:textId="77777777" w:rsidR="008C6455" w:rsidRPr="008C6455" w:rsidRDefault="008C6455" w:rsidP="008C6455">
      <w:pPr>
        <w:pStyle w:val="EndNoteBibliography"/>
        <w:spacing w:after="0"/>
      </w:pPr>
      <w:r w:rsidRPr="008C6455">
        <w:t>19.</w:t>
      </w:r>
      <w:r w:rsidRPr="008C6455">
        <w:tab/>
        <w:t>Boksán K, Dechant M, Weiss M, Hellwig A, Stemmler M. A meta-analysis on the effects of incarceration-based opioid substitution treatment. Med Sci Law. 2023;63(1):53-60.</w:t>
      </w:r>
    </w:p>
    <w:p w14:paraId="7ED5267C" w14:textId="77777777" w:rsidR="008C6455" w:rsidRPr="008C6455" w:rsidRDefault="008C6455" w:rsidP="008C6455">
      <w:pPr>
        <w:pStyle w:val="EndNoteBibliography"/>
        <w:spacing w:after="0"/>
      </w:pPr>
      <w:r w:rsidRPr="008C6455">
        <w:t>20.</w:t>
      </w:r>
      <w:r w:rsidRPr="008C6455">
        <w:tab/>
        <w:t>Peters RH, Greenbaum PE, Steinberg ML, Carter CR, Ortiz MM, Fry BC, et al. Effectiveness of screening instruments in detecting substance use disorders among prisoners. Journal of Substance Abuse Treatment. 2000;18(4):349-58.</w:t>
      </w:r>
    </w:p>
    <w:p w14:paraId="283AD67F" w14:textId="77777777" w:rsidR="008C6455" w:rsidRPr="008C6455" w:rsidRDefault="008C6455" w:rsidP="008C6455">
      <w:pPr>
        <w:pStyle w:val="EndNoteBibliography"/>
        <w:spacing w:after="0"/>
      </w:pPr>
      <w:r w:rsidRPr="008C6455">
        <w:t>21.</w:t>
      </w:r>
      <w:r w:rsidRPr="008C6455">
        <w:tab/>
        <w:t xml:space="preserve">Wolff N, Shi J. Screening for Substance Use Disorder Among Incarcerated Men with the Alcohol, Smoking, Substance Involvement Screening Test (ASSIST): A Comparative Analysis of </w:t>
      </w:r>
      <w:r w:rsidRPr="008C6455">
        <w:lastRenderedPageBreak/>
        <w:t>Computer-Administered and Interviewer-Administered Modalities. J Subst Abuse Treat. 2015;53:22-32.</w:t>
      </w:r>
    </w:p>
    <w:p w14:paraId="1C5ADF90" w14:textId="77777777" w:rsidR="008C6455" w:rsidRPr="008C6455" w:rsidRDefault="008C6455" w:rsidP="008C6455">
      <w:pPr>
        <w:pStyle w:val="EndNoteBibliography"/>
        <w:spacing w:after="0"/>
      </w:pPr>
      <w:r w:rsidRPr="008C6455">
        <w:t>22.</w:t>
      </w:r>
      <w:r w:rsidRPr="008C6455">
        <w:tab/>
        <w:t>Ray B, Victor G, Cason R, Hamameh N, Kubiak S, Zettner C, et al. Developing a cascade of care for opioid use disorder among individuals in jail. J Subst Abuse Treat. 2022;138:108751.</w:t>
      </w:r>
    </w:p>
    <w:p w14:paraId="4B8BF1DE" w14:textId="77777777" w:rsidR="008C6455" w:rsidRPr="008C6455" w:rsidRDefault="008C6455" w:rsidP="008C6455">
      <w:pPr>
        <w:pStyle w:val="EndNoteBibliography"/>
        <w:spacing w:after="0"/>
      </w:pPr>
      <w:r w:rsidRPr="008C6455">
        <w:t>23.</w:t>
      </w:r>
      <w:r w:rsidRPr="008C6455">
        <w:tab/>
        <w:t>Kinner SA, Jenkinson R, Gouillou M, Milloy MJ. High-risk drug-use practices among a large sample of Australian prisoners. Drug Alcohol Depend. 2012;126(1-2):156-60.</w:t>
      </w:r>
    </w:p>
    <w:p w14:paraId="6435BAA9" w14:textId="77777777" w:rsidR="008C6455" w:rsidRPr="008C6455" w:rsidRDefault="008C6455" w:rsidP="008C6455">
      <w:pPr>
        <w:pStyle w:val="EndNoteBibliography"/>
        <w:spacing w:after="0"/>
      </w:pPr>
      <w:r w:rsidRPr="008C6455">
        <w:t>24.</w:t>
      </w:r>
      <w:r w:rsidRPr="008C6455">
        <w:tab/>
        <w:t>Stewart AC, Cossar RD, Wilkinson AL, Quinn B, Dietze P, Walker S, et al. The Prison and Transition Health (PATH) cohort study: Prevalence of health, social, and crime characteristics after release from prison for men reporting a history of injecting drug use in Victoria, Australia. Drug and Alcohol Dependence. 2021;227:108970.</w:t>
      </w:r>
    </w:p>
    <w:p w14:paraId="4E213A48" w14:textId="77777777" w:rsidR="008C6455" w:rsidRPr="008C6455" w:rsidRDefault="008C6455" w:rsidP="008C6455">
      <w:pPr>
        <w:pStyle w:val="EndNoteBibliography"/>
        <w:spacing w:after="0"/>
      </w:pPr>
      <w:r w:rsidRPr="008C6455">
        <w:t>25.</w:t>
      </w:r>
      <w:r w:rsidRPr="008C6455">
        <w:tab/>
        <w:t>Kirwan A, Curtis M, Dietze P, Aitken C, Woods E, Walker S, et al. The Prison and Transition Health (PATH) Cohort Study: Study Protocol and Baseline Characteristics of a Cohort of Men with a History of Injecting Drug Use Leaving Prison in Australia. Journal of Urban Health. 2019;96(3):400-10.</w:t>
      </w:r>
    </w:p>
    <w:p w14:paraId="19937871" w14:textId="77777777" w:rsidR="008C6455" w:rsidRPr="008C6455" w:rsidRDefault="008C6455" w:rsidP="008C6455">
      <w:pPr>
        <w:pStyle w:val="EndNoteBibliography"/>
        <w:spacing w:after="0"/>
      </w:pPr>
      <w:r w:rsidRPr="008C6455">
        <w:t>26.</w:t>
      </w:r>
      <w:r w:rsidRPr="008C6455">
        <w:tab/>
        <w:t>Australian Institute of Health and Welfare (AIHW). The health of people in Australia's prisons 2022. Canberra: Australian Government; 2022 8 January 2023.</w:t>
      </w:r>
    </w:p>
    <w:p w14:paraId="371B789A" w14:textId="77777777" w:rsidR="008C6455" w:rsidRPr="008C6455" w:rsidRDefault="008C6455" w:rsidP="008C6455">
      <w:pPr>
        <w:pStyle w:val="EndNoteBibliography"/>
        <w:spacing w:after="0"/>
      </w:pPr>
      <w:r w:rsidRPr="008C6455">
        <w:t>27.</w:t>
      </w:r>
      <w:r w:rsidRPr="008C6455">
        <w:tab/>
        <w:t>Curtis M, Winter RJ, Dietze P, Wilkinson AL, Cossar RD, Stewart AC, et al. High rates of resumption of injecting drug use following release from prison among men who injected drugs before imprisonment. Addiction. 2022;117(11):2887-98.</w:t>
      </w:r>
    </w:p>
    <w:p w14:paraId="050E073B" w14:textId="77777777" w:rsidR="008C6455" w:rsidRPr="008C6455" w:rsidRDefault="008C6455" w:rsidP="008C6455">
      <w:pPr>
        <w:pStyle w:val="EndNoteBibliography"/>
        <w:spacing w:after="0"/>
      </w:pPr>
      <w:r w:rsidRPr="008C6455">
        <w:t>28.</w:t>
      </w:r>
      <w:r w:rsidRPr="008C6455">
        <w:tab/>
        <w:t>Winter RJ, Young JT, Stoové M, Agius PA, Hellard ME, Kinner SA. Resumption of injecting drug use following release from prison in Australia. Drug Alcohol Depend. 2016;168:104-11.</w:t>
      </w:r>
    </w:p>
    <w:p w14:paraId="42C93581" w14:textId="77777777" w:rsidR="008C6455" w:rsidRPr="008C6455" w:rsidRDefault="008C6455" w:rsidP="008C6455">
      <w:pPr>
        <w:pStyle w:val="EndNoteBibliography"/>
        <w:spacing w:after="0"/>
      </w:pPr>
      <w:r w:rsidRPr="008C6455">
        <w:t>29.</w:t>
      </w:r>
      <w:r w:rsidRPr="008C6455">
        <w:tab/>
        <w:t>Binswanger IA, Stern MF, Deyo RA, Heagerty PJ, Cheadle A, Elmore JG, et al. Release from Prison — A High Risk of Death for Former Inmates. New England Journal of Medicine. 2007;356(2):157-65.</w:t>
      </w:r>
    </w:p>
    <w:p w14:paraId="5B19369A" w14:textId="77777777" w:rsidR="008C6455" w:rsidRPr="008C6455" w:rsidRDefault="008C6455" w:rsidP="008C6455">
      <w:pPr>
        <w:pStyle w:val="EndNoteBibliography"/>
        <w:spacing w:after="0"/>
      </w:pPr>
      <w:r w:rsidRPr="008C6455">
        <w:t>30.</w:t>
      </w:r>
      <w:r w:rsidRPr="008C6455">
        <w:tab/>
        <w:t>Curtis M, Larney S, Higgs P, Cossar RD, Winter RJ, Stewart AC, et al. Initiation of Medications for Opioid Use Disorder Shortly Before Release From Prison to Promote Treatment Retention: Strong Evidence but Compromised Policy. Journal of Addiction Medicine. 2021;15(6).</w:t>
      </w:r>
    </w:p>
    <w:p w14:paraId="3A625C98" w14:textId="77777777" w:rsidR="008C6455" w:rsidRPr="008C6455" w:rsidRDefault="008C6455" w:rsidP="008C6455">
      <w:pPr>
        <w:pStyle w:val="EndNoteBibliography"/>
        <w:spacing w:after="0"/>
      </w:pPr>
      <w:r w:rsidRPr="008C6455">
        <w:t>31.</w:t>
      </w:r>
      <w:r w:rsidRPr="008C6455">
        <w:tab/>
        <w:t>Kinlock TW, Gordon MS, Schwartz RP, Fitzgerald TT, O'Grady KE. A randomized clinical trial of methadone maintenance for prisoners: Results at 12 months postrelease. Journal of Substance Abuse Treatment. 2009;37(3):277-85.</w:t>
      </w:r>
    </w:p>
    <w:p w14:paraId="31A0DD24" w14:textId="77777777" w:rsidR="008C6455" w:rsidRPr="008C6455" w:rsidRDefault="008C6455" w:rsidP="008C6455">
      <w:pPr>
        <w:pStyle w:val="EndNoteBibliography"/>
        <w:spacing w:after="0"/>
      </w:pPr>
      <w:r w:rsidRPr="008C6455">
        <w:t>32.</w:t>
      </w:r>
      <w:r w:rsidRPr="008C6455">
        <w:tab/>
        <w:t>Ling W, Shoptaw S, Goodman-Meza D. Depot Buprenorphine Injection In The Management Of Opioid Use Disorder: From Development To Implementation. Substance Abuse and Rehabilitation. 2019;10(null):69-78.</w:t>
      </w:r>
    </w:p>
    <w:p w14:paraId="73ECCCC0" w14:textId="77777777" w:rsidR="008C6455" w:rsidRPr="008C6455" w:rsidRDefault="008C6455" w:rsidP="008C6455">
      <w:pPr>
        <w:pStyle w:val="EndNoteBibliography"/>
        <w:spacing w:after="0"/>
      </w:pPr>
      <w:r w:rsidRPr="008C6455">
        <w:t>33.</w:t>
      </w:r>
      <w:r w:rsidRPr="008C6455">
        <w:tab/>
        <w:t>Wright NM, Sheard L, Adams CE, Rushforth BJ, Harrison W, Bound N, et al. Comparison of methadone and buprenorphine for opiate detoxification (LEEDS trial): a randomised controlled trial. British Journal of General Practice. 2011;61(593):e772-e80.</w:t>
      </w:r>
    </w:p>
    <w:p w14:paraId="413B9793" w14:textId="77777777" w:rsidR="008C6455" w:rsidRPr="008C6455" w:rsidRDefault="008C6455" w:rsidP="008C6455">
      <w:pPr>
        <w:pStyle w:val="EndNoteBibliography"/>
        <w:spacing w:after="0"/>
      </w:pPr>
      <w:r w:rsidRPr="008C6455">
        <w:t>34.</w:t>
      </w:r>
      <w:r w:rsidRPr="008C6455">
        <w:tab/>
        <w:t>Degenhardt L, Clark B, Macpherson G, Leppan O, Nielsen S, Zahra E, et al. Buprenorphine versus methadone for the treatment of opioid dependence: a systematic review and meta-analysis of randomised and observational studies. The Lancet Psychiatry. 2023;10(6):386-402.</w:t>
      </w:r>
    </w:p>
    <w:p w14:paraId="01F6B903" w14:textId="77777777" w:rsidR="008C6455" w:rsidRPr="008C6455" w:rsidRDefault="008C6455" w:rsidP="008C6455">
      <w:pPr>
        <w:pStyle w:val="EndNoteBibliography"/>
        <w:spacing w:after="0"/>
      </w:pPr>
      <w:r w:rsidRPr="008C6455">
        <w:t>35.</w:t>
      </w:r>
      <w:r w:rsidRPr="008C6455">
        <w:tab/>
        <w:t>Sordo L, Barrio G, Bravo MJ, Indave BI, Degenhardt L, Wiessing L, et al. Mortality risk during and after opioid substitution treatment: systematic review and meta-analysis of cohort studies. BMJ. 2017;357:j1550.</w:t>
      </w:r>
    </w:p>
    <w:p w14:paraId="528FA86C" w14:textId="77777777" w:rsidR="008C6455" w:rsidRPr="008C6455" w:rsidRDefault="008C6455" w:rsidP="008C6455">
      <w:pPr>
        <w:pStyle w:val="EndNoteBibliography"/>
        <w:spacing w:after="0"/>
      </w:pPr>
      <w:r w:rsidRPr="008C6455">
        <w:t>36.</w:t>
      </w:r>
      <w:r w:rsidRPr="008C6455">
        <w:tab/>
        <w:t>Dunlop AJ, White B, Roberts J, Cretikos M, Attalla D, Ling R, et al. Treatment of opioid dependence with depot buprenorphine (CAM2038) in custodial settings. Addiction. 2022;117(2):382-91.</w:t>
      </w:r>
    </w:p>
    <w:p w14:paraId="0B0B6F05" w14:textId="77777777" w:rsidR="008C6455" w:rsidRPr="008C6455" w:rsidRDefault="008C6455" w:rsidP="008C6455">
      <w:pPr>
        <w:pStyle w:val="EndNoteBibliography"/>
        <w:spacing w:after="0"/>
      </w:pPr>
      <w:r w:rsidRPr="008C6455">
        <w:t>37.</w:t>
      </w:r>
      <w:r w:rsidRPr="008C6455">
        <w:tab/>
        <w:t>Ling R, White B, Roberts J, Cretikos M, Howard MV, Haber PS, et al. Depot buprenorphine as an opioid agonist therapy in New South Wales correctional centres: a costing model. BMC Health Services Research. 2022;22(1).</w:t>
      </w:r>
    </w:p>
    <w:p w14:paraId="79493266" w14:textId="77777777" w:rsidR="008C6455" w:rsidRPr="008C6455" w:rsidRDefault="008C6455" w:rsidP="008C6455">
      <w:pPr>
        <w:pStyle w:val="EndNoteBibliography"/>
        <w:spacing w:after="0"/>
      </w:pPr>
      <w:r w:rsidRPr="008C6455">
        <w:t>38.</w:t>
      </w:r>
      <w:r w:rsidRPr="008C6455">
        <w:tab/>
        <w:t>Little S, White B, Moensted M, Butler K, Howard M, Roberts J, et al. Health and correctional staff acceptability of depot buprenorphine in NSW prisons. International Journal of Drug Policy. 2023;114:103978.</w:t>
      </w:r>
    </w:p>
    <w:p w14:paraId="48F592FF" w14:textId="77777777" w:rsidR="008C6455" w:rsidRPr="008C6455" w:rsidRDefault="008C6455" w:rsidP="008C6455">
      <w:pPr>
        <w:pStyle w:val="EndNoteBibliography"/>
        <w:spacing w:after="0"/>
      </w:pPr>
      <w:r w:rsidRPr="008C6455">
        <w:t>39.</w:t>
      </w:r>
      <w:r w:rsidRPr="008C6455">
        <w:tab/>
        <w:t xml:space="preserve">Lee JD, Malone M, McDonald R, Cheng A, Vasudevan K, Tofighi B, et al. Comparison of Treatment Retention of Adults With Opioid Addiction Managed With Extended-Release </w:t>
      </w:r>
      <w:r w:rsidRPr="008C6455">
        <w:lastRenderedPageBreak/>
        <w:t>Buprenorphine vs Daily Sublingual Buprenorphine-Naloxone at Time of Release From Jail. JAMA Netw Open. 2021;4(9):e2123032.</w:t>
      </w:r>
    </w:p>
    <w:p w14:paraId="2C4FBED0" w14:textId="77777777" w:rsidR="008C6455" w:rsidRPr="008C6455" w:rsidRDefault="008C6455" w:rsidP="008C6455">
      <w:pPr>
        <w:pStyle w:val="EndNoteBibliography"/>
        <w:spacing w:after="0"/>
      </w:pPr>
      <w:r w:rsidRPr="008C6455">
        <w:t>40.</w:t>
      </w:r>
      <w:r w:rsidRPr="008C6455">
        <w:tab/>
        <w:t>Tracy MC, Thompson R, Muscat DM, Bonner C, Hoffmann T, McCaffery K, et al. Implementing shared decision-making in Australia. Zeitschrift für Evidenz, Fortbildung und Qualität im Gesundheitswesen. 2022;171:15-21.</w:t>
      </w:r>
    </w:p>
    <w:p w14:paraId="46F3AD7B" w14:textId="77777777" w:rsidR="008C6455" w:rsidRPr="008C6455" w:rsidRDefault="008C6455" w:rsidP="008C6455">
      <w:pPr>
        <w:pStyle w:val="EndNoteBibliography"/>
        <w:spacing w:after="0"/>
      </w:pPr>
      <w:r w:rsidRPr="008C6455">
        <w:t>41.</w:t>
      </w:r>
      <w:r w:rsidRPr="008C6455">
        <w:tab/>
        <w:t>Windle E, Tee H, Sabitova A, Jovanovic N, Priebe S, Carr C. Association of Patient Treatment Preference With Dropout and Clinical Outcomes in Adult Psychosocial Mental Health Interventions: A Systematic Review and Meta-analysis. JAMA Psychiatry. 2020;77(3):294-302.</w:t>
      </w:r>
    </w:p>
    <w:p w14:paraId="07D458B7" w14:textId="77777777" w:rsidR="008C6455" w:rsidRPr="008C6455" w:rsidRDefault="008C6455" w:rsidP="008C6455">
      <w:pPr>
        <w:pStyle w:val="EndNoteBibliography"/>
        <w:spacing w:after="0"/>
      </w:pPr>
      <w:r w:rsidRPr="008C6455">
        <w:t>42.</w:t>
      </w:r>
      <w:r w:rsidRPr="008C6455">
        <w:tab/>
        <w:t>Puglisi LB, Bedell PS, Steiner A, Wang EA. Medications for Opioid Use Disorder Among Incarcerated Individuals: a Review of the Literature and Focus on Patient Preference. Current Addiction Reports. 2019;6(4):365-73.</w:t>
      </w:r>
    </w:p>
    <w:p w14:paraId="5EFEDA64" w14:textId="77777777" w:rsidR="008C6455" w:rsidRPr="008C6455" w:rsidRDefault="008C6455" w:rsidP="008C6455">
      <w:pPr>
        <w:pStyle w:val="EndNoteBibliography"/>
        <w:spacing w:after="0"/>
      </w:pPr>
      <w:r w:rsidRPr="008C6455">
        <w:t>43.</w:t>
      </w:r>
      <w:r w:rsidRPr="008C6455">
        <w:tab/>
        <w:t>Lindhiem O, Bennett CB, Trentacosta CJ, McLear C. Client preferences affect treatment satisfaction, completion, and clinical outcome: A meta-analysis. Clinical Psychology Review. 2014;34(6):506-17.</w:t>
      </w:r>
    </w:p>
    <w:p w14:paraId="7AD3C1AC" w14:textId="77777777" w:rsidR="008C6455" w:rsidRPr="008C6455" w:rsidRDefault="008C6455" w:rsidP="008C6455">
      <w:pPr>
        <w:pStyle w:val="EndNoteBibliography"/>
        <w:spacing w:after="0"/>
      </w:pPr>
      <w:r w:rsidRPr="008C6455">
        <w:t>44.</w:t>
      </w:r>
      <w:r w:rsidRPr="008C6455">
        <w:tab/>
        <w:t>Delevry D, Le QA. Effect of Treatment Preference in Randomized Controlled Trials: Systematic Review of the Literature and Meta-Analysis. Patient. 2019;12(6):593-609.</w:t>
      </w:r>
    </w:p>
    <w:p w14:paraId="2BB60AA0" w14:textId="77777777" w:rsidR="008C6455" w:rsidRPr="008C6455" w:rsidRDefault="008C6455" w:rsidP="008C6455">
      <w:pPr>
        <w:pStyle w:val="EndNoteBibliography"/>
        <w:spacing w:after="0"/>
      </w:pPr>
      <w:r w:rsidRPr="008C6455">
        <w:t>45.</w:t>
      </w:r>
      <w:r w:rsidRPr="008C6455">
        <w:tab/>
        <w:t>Friedrichs A, Spies M, Härter M, Buchholz A. Patient Preferences and Shared Decision Making in the Treatment of Substance Use Disorders: A Systematic Review of the Literature. PLoS One. 2016;11(1):e0145817.</w:t>
      </w:r>
    </w:p>
    <w:p w14:paraId="01634100" w14:textId="77777777" w:rsidR="008C6455" w:rsidRPr="008C6455" w:rsidRDefault="008C6455" w:rsidP="008C6455">
      <w:pPr>
        <w:pStyle w:val="EndNoteBibliography"/>
        <w:spacing w:after="0"/>
      </w:pPr>
      <w:r w:rsidRPr="008C6455">
        <w:t>46.</w:t>
      </w:r>
      <w:r w:rsidRPr="008C6455">
        <w:tab/>
        <w:t>Kaplowitz E, Truong AQ, Berk J, Martin RA, Clarke JG, Wieck M, et al. Treatment preference for opioid use disorder among people who are incarcerated. J Subst Abuse Treat. 2022;137:108690.</w:t>
      </w:r>
    </w:p>
    <w:p w14:paraId="485A5C71" w14:textId="77777777" w:rsidR="008C6455" w:rsidRPr="008C6455" w:rsidRDefault="008C6455" w:rsidP="008C6455">
      <w:pPr>
        <w:pStyle w:val="EndNoteBibliography"/>
        <w:spacing w:after="0"/>
      </w:pPr>
      <w:r w:rsidRPr="008C6455">
        <w:t>47.</w:t>
      </w:r>
      <w:r w:rsidRPr="008C6455">
        <w:tab/>
        <w:t>Larance B, Degenhardt L, Lintzeris N, Winstock A, Mattick R. Definitions related to the use of pharmaceutical opioids: Extramedical use, diversion, non‐adherence and aberrant medication‐related behaviours. Drug and Alcohol Review. 2011;30(3):236-45.</w:t>
      </w:r>
    </w:p>
    <w:p w14:paraId="6CBA941B" w14:textId="77777777" w:rsidR="008C6455" w:rsidRPr="008C6455" w:rsidRDefault="008C6455" w:rsidP="008C6455">
      <w:pPr>
        <w:pStyle w:val="EndNoteBibliography"/>
        <w:spacing w:after="0"/>
      </w:pPr>
      <w:r w:rsidRPr="008C6455">
        <w:t>48.</w:t>
      </w:r>
      <w:r w:rsidRPr="008C6455">
        <w:tab/>
        <w:t>Bi-Mohammed Z, Wright NM, Hearty P, King N, Gavin H. Prescription opioid abuse in prison settings: A systematic review of prevalence, practice and treatment responses. Drug Alcohol Depend. 2017;171:122-31.</w:t>
      </w:r>
    </w:p>
    <w:p w14:paraId="7D3A9602" w14:textId="77777777" w:rsidR="008C6455" w:rsidRPr="008C6455" w:rsidRDefault="008C6455" w:rsidP="008C6455">
      <w:pPr>
        <w:pStyle w:val="EndNoteBibliography"/>
        <w:spacing w:after="0"/>
      </w:pPr>
      <w:r w:rsidRPr="008C6455">
        <w:t>49.</w:t>
      </w:r>
      <w:r w:rsidRPr="008C6455">
        <w:tab/>
        <w:t>White N, Ali R, Larance B, Zador D, Mattick RP, Degenhardt L. The extramedical use and diversion of opioid substitution medications and other medications in prison settings in &lt;scp&gt;A&lt;/scp&gt;ustralia following the introduction of buprenorphine–naloxone film. Drug and Alcohol Review. 2016;35(1):76-82.</w:t>
      </w:r>
    </w:p>
    <w:p w14:paraId="3860FE9C" w14:textId="77777777" w:rsidR="008C6455" w:rsidRPr="008C6455" w:rsidRDefault="008C6455" w:rsidP="008C6455">
      <w:pPr>
        <w:pStyle w:val="EndNoteBibliography"/>
        <w:spacing w:after="0"/>
      </w:pPr>
      <w:r w:rsidRPr="008C6455">
        <w:t>50.</w:t>
      </w:r>
      <w:r w:rsidRPr="008C6455">
        <w:tab/>
        <w:t>Tompkins CN, Wright NM, Waterman MG, Sheard L. Exploring prison buprenorphine misuse in the United Kingdom: a qualitative study of former prisoners. Int J Prison Health. 2009;5(2):71-87.</w:t>
      </w:r>
    </w:p>
    <w:p w14:paraId="1497B8B3" w14:textId="77777777" w:rsidR="008C6455" w:rsidRPr="008C6455" w:rsidRDefault="008C6455" w:rsidP="008C6455">
      <w:pPr>
        <w:pStyle w:val="EndNoteBibliography"/>
        <w:spacing w:after="0"/>
      </w:pPr>
      <w:r w:rsidRPr="008C6455">
        <w:t>51.</w:t>
      </w:r>
      <w:r w:rsidRPr="008C6455">
        <w:tab/>
        <w:t>Monico LB, Gryczynski J, Lee JD, Dusek K, McDonald R, Malone M, et al. Exploring nonprescribed use of buprenorphine in the criminal justice system through qualitative interviews among individuals recently released from incarceration. J Subst Abuse Treat. 2021;123:108267.</w:t>
      </w:r>
    </w:p>
    <w:p w14:paraId="4F906DF7" w14:textId="77777777" w:rsidR="008C6455" w:rsidRPr="008C6455" w:rsidRDefault="008C6455" w:rsidP="008C6455">
      <w:pPr>
        <w:pStyle w:val="EndNoteBibliography"/>
        <w:spacing w:after="0"/>
      </w:pPr>
      <w:r w:rsidRPr="008C6455">
        <w:t>52.</w:t>
      </w:r>
      <w:r w:rsidRPr="008C6455">
        <w:tab/>
        <w:t>Evans EA, Pivovarova E, Stopka TJ, Santelices C, Ferguson WJ, Friedmann PD. Uncommon and preventable: Perceptions of diversion of medication for opioid use disorder in jail. J Subst Abuse Treat. 2022;138:108746.</w:t>
      </w:r>
    </w:p>
    <w:p w14:paraId="50ACFC89" w14:textId="77777777" w:rsidR="008C6455" w:rsidRPr="008C6455" w:rsidRDefault="008C6455" w:rsidP="008C6455">
      <w:pPr>
        <w:pStyle w:val="EndNoteBibliography"/>
        <w:spacing w:after="0"/>
      </w:pPr>
      <w:r w:rsidRPr="008C6455">
        <w:t>53.</w:t>
      </w:r>
      <w:r w:rsidRPr="008C6455">
        <w:tab/>
        <w:t>Van Dyken E, Lai FY, Thai PK, Ort C, Bruno R, Hall W, et al. Challenges and opportunities in using wastewater analysis to measure drug use in a small prison facility. Drug and Alcohol Review. 2016;35(2):138-47.</w:t>
      </w:r>
    </w:p>
    <w:p w14:paraId="44C0EB3D" w14:textId="77777777" w:rsidR="008C6455" w:rsidRPr="008C6455" w:rsidRDefault="008C6455" w:rsidP="008C6455">
      <w:pPr>
        <w:pStyle w:val="EndNoteBibliography"/>
        <w:spacing w:after="0"/>
      </w:pPr>
      <w:r w:rsidRPr="008C6455">
        <w:t>54.</w:t>
      </w:r>
      <w:r w:rsidRPr="008C6455">
        <w:tab/>
        <w:t>Little S, White B, Moensted M, Butler K, Howard M, Roberts J, et al. Health and correctional staff acceptability of depot buprenorphine in NSW prisons. Int J Drug Policy. 2023;114:103978.</w:t>
      </w:r>
    </w:p>
    <w:p w14:paraId="2AD44517" w14:textId="77777777" w:rsidR="008C6455" w:rsidRPr="008C6455" w:rsidRDefault="008C6455" w:rsidP="008C6455">
      <w:pPr>
        <w:pStyle w:val="EndNoteBibliography"/>
        <w:spacing w:after="0"/>
      </w:pPr>
      <w:r w:rsidRPr="008C6455">
        <w:t>55.</w:t>
      </w:r>
      <w:r w:rsidRPr="008C6455">
        <w:tab/>
        <w:t>Treloar C, Schroeder S, Lafferty L, Marshall A, Drysdale K, Higgs P, et al. Structural competency in the post-prison period for people who inject drugs: A qualitative case study. International Journal of Drug Policy. 2021;95:103261.</w:t>
      </w:r>
    </w:p>
    <w:p w14:paraId="0BF03813" w14:textId="77777777" w:rsidR="008C6455" w:rsidRPr="008C6455" w:rsidRDefault="008C6455" w:rsidP="008C6455">
      <w:pPr>
        <w:pStyle w:val="EndNoteBibliography"/>
        <w:spacing w:after="0"/>
      </w:pPr>
      <w:r w:rsidRPr="008C6455">
        <w:t>56.</w:t>
      </w:r>
      <w:r w:rsidRPr="008C6455">
        <w:tab/>
        <w:t>Roberts J, White B, Attalla D, Ward S, Dunlop AJ. Rapid upscale of depot buprenorphine (CAM2038) in custodial settings during the early COVID-19 pandemic in New South Wales, Australia. Addiction. 2021;116(2):426-7.</w:t>
      </w:r>
    </w:p>
    <w:p w14:paraId="4A5D45AC" w14:textId="77777777" w:rsidR="008C6455" w:rsidRPr="008C6455" w:rsidRDefault="008C6455" w:rsidP="008C6455">
      <w:pPr>
        <w:pStyle w:val="EndNoteBibliography"/>
        <w:spacing w:after="0"/>
      </w:pPr>
      <w:r w:rsidRPr="008C6455">
        <w:lastRenderedPageBreak/>
        <w:t>57.</w:t>
      </w:r>
      <w:r w:rsidRPr="008C6455">
        <w:tab/>
        <w:t>Wright N, Hard J, Fearns C, Gilman M, Littlewood R, Clegg R, et al. OUD Care Service Improvement with Prolonged-release Buprenorphine in Prisons: Cost Estimation Analysis. ClinicoEconomics and Outcomes Research. 2020;12(null):499-504.</w:t>
      </w:r>
    </w:p>
    <w:p w14:paraId="71382A5A" w14:textId="77777777" w:rsidR="008C6455" w:rsidRPr="008C6455" w:rsidRDefault="008C6455" w:rsidP="008C6455">
      <w:pPr>
        <w:pStyle w:val="EndNoteBibliography"/>
        <w:spacing w:after="0"/>
      </w:pPr>
      <w:r w:rsidRPr="008C6455">
        <w:t>58.</w:t>
      </w:r>
      <w:r w:rsidRPr="008C6455">
        <w:tab/>
        <w:t>Marmel A, Bozinoff N. Punitive discontinuation of opioid agonist therapy during incarceration. Int J Prison Health. 2020;16(4):337-42.</w:t>
      </w:r>
    </w:p>
    <w:p w14:paraId="7C5D3059" w14:textId="77777777" w:rsidR="008C6455" w:rsidRPr="008C6455" w:rsidRDefault="008C6455" w:rsidP="008C6455">
      <w:pPr>
        <w:pStyle w:val="EndNoteBibliography"/>
        <w:spacing w:after="0"/>
      </w:pPr>
      <w:r w:rsidRPr="008C6455">
        <w:t>59.</w:t>
      </w:r>
      <w:r w:rsidRPr="008C6455">
        <w:tab/>
        <w:t>Brinkley-Rubinstein L, McKenzie M, Macmadu A, Larney S, Zaller N, Dauria E, et al. A randomized, open label trial of methadone continuation versus forced withdrawal in a combined US prison and jail: Findings at 12 months post-release. Drug Alcohol Depend. 2018;184:57-63.</w:t>
      </w:r>
    </w:p>
    <w:p w14:paraId="1DDAA9E7" w14:textId="77777777" w:rsidR="008C6455" w:rsidRPr="008C6455" w:rsidRDefault="008C6455" w:rsidP="008C6455">
      <w:pPr>
        <w:pStyle w:val="EndNoteBibliography"/>
        <w:spacing w:after="0"/>
      </w:pPr>
      <w:r w:rsidRPr="008C6455">
        <w:t>60.</w:t>
      </w:r>
      <w:r w:rsidRPr="008C6455">
        <w:tab/>
        <w:t>Rich JD, McKenzie M, Larney S, Wong JB, Tran L, Clarke J, et al. Methadone continuation versus forced withdrawal on incarceration in a combined US prison and jail: a randomised, open-label trial. Lancet. 2015;386(9991):350-9.</w:t>
      </w:r>
    </w:p>
    <w:p w14:paraId="7ADB8788" w14:textId="77777777" w:rsidR="008C6455" w:rsidRPr="008C6455" w:rsidRDefault="008C6455" w:rsidP="008C6455">
      <w:pPr>
        <w:pStyle w:val="EndNoteBibliography"/>
        <w:spacing w:after="0"/>
      </w:pPr>
      <w:r w:rsidRPr="008C6455">
        <w:t>61.</w:t>
      </w:r>
      <w:r w:rsidRPr="008C6455">
        <w:tab/>
        <w:t>Maradiaga JA, Nahvi S, Cunningham CO, Sanchez J, Fox AD. "I Kicked the Hard Way. I Got Incarcerated." Withdrawal from Methadone During Incarceration and Subsequent Aversion to Medication Assisted Treatments. J Subst Abuse Treat. 2016;62:49-54.</w:t>
      </w:r>
    </w:p>
    <w:p w14:paraId="5E41C7F9" w14:textId="77777777" w:rsidR="008C6455" w:rsidRPr="008C6455" w:rsidRDefault="008C6455" w:rsidP="008C6455">
      <w:pPr>
        <w:pStyle w:val="EndNoteBibliography"/>
        <w:spacing w:after="0"/>
      </w:pPr>
      <w:r w:rsidRPr="008C6455">
        <w:t>62.</w:t>
      </w:r>
      <w:r w:rsidRPr="008C6455">
        <w:tab/>
        <w:t>Cooper JA, Onyeka I, Cardwell C, Paterson E, Kirk R, O’Reilly D, et al. Record linkage studies of drug-related deaths among adults who were released from prison to the community: a scoping review. BMC Public Health. 2023;23(1).</w:t>
      </w:r>
    </w:p>
    <w:p w14:paraId="59C60047" w14:textId="77777777" w:rsidR="008C6455" w:rsidRPr="008C6455" w:rsidRDefault="008C6455" w:rsidP="008C6455">
      <w:pPr>
        <w:pStyle w:val="EndNoteBibliography"/>
        <w:spacing w:after="0"/>
      </w:pPr>
      <w:r w:rsidRPr="008C6455">
        <w:t>63.</w:t>
      </w:r>
      <w:r w:rsidRPr="008C6455">
        <w:tab/>
        <w:t>Forsyth SJ, Carroll M, Lennox N, Kinner SA. Incidence and risk factors for mortality after release from prison in Australia: a prospective cohort study. Addiction. 2018;113(5):937-45.</w:t>
      </w:r>
    </w:p>
    <w:p w14:paraId="7A47F985" w14:textId="77777777" w:rsidR="008C6455" w:rsidRPr="008C6455" w:rsidRDefault="008C6455" w:rsidP="008C6455">
      <w:pPr>
        <w:pStyle w:val="EndNoteBibliography"/>
        <w:spacing w:after="0"/>
      </w:pPr>
      <w:r w:rsidRPr="008C6455">
        <w:t>64.</w:t>
      </w:r>
      <w:r w:rsidRPr="008C6455">
        <w:tab/>
        <w:t>Merrall EL, Kariminia A, Binswanger IA, Hobbs MS, Farrell M, Marsden J, et al. Meta-analysis of drug-related deaths soon after release from prison. Addiction. 2010;105(9):1545-54.</w:t>
      </w:r>
    </w:p>
    <w:p w14:paraId="549B8C6E" w14:textId="77777777" w:rsidR="008C6455" w:rsidRPr="008C6455" w:rsidRDefault="008C6455" w:rsidP="008C6455">
      <w:pPr>
        <w:pStyle w:val="EndNoteBibliography"/>
        <w:spacing w:after="0"/>
      </w:pPr>
      <w:r w:rsidRPr="008C6455">
        <w:t>65.</w:t>
      </w:r>
      <w:r w:rsidRPr="008C6455">
        <w:tab/>
        <w:t>Curtis M, Dietze P, Winter RJ, Rathnayake K, Smith K, Stoove M. Non-fatal opioid overdose after release from prison among men who injected drugs prior to their imprisonment: a prospective data linkage study. Med J Aust. 2023;218(2):94-5.</w:t>
      </w:r>
    </w:p>
    <w:p w14:paraId="24B6927C" w14:textId="77777777" w:rsidR="008C6455" w:rsidRPr="008C6455" w:rsidRDefault="008C6455" w:rsidP="008C6455">
      <w:pPr>
        <w:pStyle w:val="EndNoteBibliography"/>
        <w:spacing w:after="0"/>
      </w:pPr>
      <w:r w:rsidRPr="008C6455">
        <w:t>66.</w:t>
      </w:r>
      <w:r w:rsidRPr="008C6455">
        <w:tab/>
        <w:t>Degenhardt L, Larney S, Kimber J, Gisev N, Farrell M, Dobbins T, et al. The impact of opioid substitution therapy on mortality post-release from prison: retrospective data linkage study. Addiction. 2014;109(8):1306-17.</w:t>
      </w:r>
    </w:p>
    <w:p w14:paraId="278CB69E" w14:textId="77777777" w:rsidR="008C6455" w:rsidRPr="008C6455" w:rsidRDefault="008C6455" w:rsidP="008C6455">
      <w:pPr>
        <w:pStyle w:val="EndNoteBibliography"/>
        <w:spacing w:after="0"/>
      </w:pPr>
      <w:r w:rsidRPr="008C6455">
        <w:t>67.</w:t>
      </w:r>
      <w:r w:rsidRPr="008C6455">
        <w:tab/>
        <w:t>Joudrey PJ, Khan MR, Wang EA, Scheidell JD, Edelman EJ, McInnes DK, et al. A conceptual model for understanding post-release opioid-related overdose risk. Addiction Science &amp;amp; Clinical Practice. 2019;14(1).</w:t>
      </w:r>
    </w:p>
    <w:p w14:paraId="32110287" w14:textId="77777777" w:rsidR="008C6455" w:rsidRPr="008C6455" w:rsidRDefault="008C6455" w:rsidP="008C6455">
      <w:pPr>
        <w:pStyle w:val="EndNoteBibliography"/>
        <w:spacing w:after="0"/>
      </w:pPr>
      <w:r w:rsidRPr="008C6455">
        <w:t>68.</w:t>
      </w:r>
      <w:r w:rsidRPr="008C6455">
        <w:tab/>
        <w:t>Curtis M, Wilkinson AL, Dietze P, Stewart AC, Kinner SA, Cossar RD, et al. Prospective study of retention in opioid agonist treatment and contact with emergency healthcare following release from prisons in Victoria, Australia. Emerg Med J. 2023;40(5):347-54.</w:t>
      </w:r>
    </w:p>
    <w:p w14:paraId="5C8A5C77" w14:textId="77777777" w:rsidR="008C6455" w:rsidRPr="008C6455" w:rsidRDefault="008C6455" w:rsidP="008C6455">
      <w:pPr>
        <w:pStyle w:val="EndNoteBibliography"/>
        <w:spacing w:after="0"/>
      </w:pPr>
      <w:r w:rsidRPr="008C6455">
        <w:t>69.</w:t>
      </w:r>
      <w:r w:rsidRPr="008C6455">
        <w:tab/>
        <w:t>Curtis M, Wilkinson AL, Dietze P, Stewart AC, Kinner SA, Winter RJ, et al. Is use of opioid agonist treatment associated with broader primary healthcare use among men with recent injecting drug use histories following release from prison? A prospective cohort study. Harm Reduct J. 2023;20(1):42.</w:t>
      </w:r>
    </w:p>
    <w:p w14:paraId="6B3C48DA" w14:textId="77777777" w:rsidR="008C6455" w:rsidRPr="008C6455" w:rsidRDefault="008C6455" w:rsidP="008C6455">
      <w:pPr>
        <w:pStyle w:val="EndNoteBibliography"/>
        <w:spacing w:after="0"/>
      </w:pPr>
      <w:r w:rsidRPr="008C6455">
        <w:t>70.</w:t>
      </w:r>
      <w:r w:rsidRPr="008C6455">
        <w:tab/>
        <w:t>Curtis M, Dietze P, Wilkinson AL, Agius PA, Stewart AC, Cossar RD, et al. Discontinuation of opioid agonist treatment following release from prison in a cohort of men who injected drugs prior to imprisonment in Victoria, Australia: A discrete-time survival analysis. Drug and Alcohol Dependence. 2023;242:109730.</w:t>
      </w:r>
    </w:p>
    <w:p w14:paraId="18DC2EE4" w14:textId="77777777" w:rsidR="008C6455" w:rsidRPr="008C6455" w:rsidRDefault="008C6455" w:rsidP="008C6455">
      <w:pPr>
        <w:pStyle w:val="EndNoteBibliography"/>
        <w:spacing w:after="0"/>
      </w:pPr>
      <w:r w:rsidRPr="008C6455">
        <w:t>71.</w:t>
      </w:r>
      <w:r w:rsidRPr="008C6455">
        <w:tab/>
        <w:t>Larney S, Toson B, Burns L, Dolan K. Effect of prison-based opioid substitution treatment and post-release retention in treatment on risk of re-incarceration. Addiction. 2012;107(2):372-80.</w:t>
      </w:r>
    </w:p>
    <w:p w14:paraId="77FAA0D4" w14:textId="77777777" w:rsidR="008C6455" w:rsidRPr="008C6455" w:rsidRDefault="008C6455" w:rsidP="008C6455">
      <w:pPr>
        <w:pStyle w:val="EndNoteBibliography"/>
        <w:spacing w:after="0"/>
      </w:pPr>
      <w:r w:rsidRPr="008C6455">
        <w:t>72.</w:t>
      </w:r>
      <w:r w:rsidRPr="008C6455">
        <w:tab/>
        <w:t>Hoffman KA, Thompson E, Gaeta Gazzola M, Oberleitner LMS, Eller A, Madden LM, et al. "Just fighting for my life to stay alive": a qualitative investigation of barriers and facilitators to community re-entry among people with opioid use disorder and incarceration histories. Addict Sci Clin Pract. 2023;18(1):16.</w:t>
      </w:r>
    </w:p>
    <w:p w14:paraId="031F8830" w14:textId="77777777" w:rsidR="008C6455" w:rsidRPr="008C6455" w:rsidRDefault="008C6455" w:rsidP="008C6455">
      <w:pPr>
        <w:pStyle w:val="EndNoteBibliography"/>
        <w:spacing w:after="0"/>
      </w:pPr>
      <w:r w:rsidRPr="008C6455">
        <w:t>73.</w:t>
      </w:r>
      <w:r w:rsidRPr="008C6455">
        <w:tab/>
        <w:t>Stopka TJ, Rottapel RE, Ferguson WJ, Pivovarova E, Toro-Mejias LD, Friedmann PD, et al. Medication for opioid use disorder treatment continuity post-release from jail: A qualitative study with community-based treatment providers. Int J Drug Policy. 2022;110:103803.</w:t>
      </w:r>
    </w:p>
    <w:p w14:paraId="2065E0FD" w14:textId="77777777" w:rsidR="008C6455" w:rsidRPr="008C6455" w:rsidRDefault="008C6455" w:rsidP="008C6455">
      <w:pPr>
        <w:pStyle w:val="EndNoteBibliography"/>
        <w:spacing w:after="0"/>
      </w:pPr>
      <w:r w:rsidRPr="008C6455">
        <w:lastRenderedPageBreak/>
        <w:t>74.</w:t>
      </w:r>
      <w:r w:rsidRPr="008C6455">
        <w:tab/>
        <w:t>Kendall S, Redshaw S, Ward S, Wayland S, Sullivan E. Systematic review of qualitative evaluations of reentry programs addressing problematic drug use and mental health disorders amongst people transitioning from prison to communities. Health Justice. 2018;6(1):4.</w:t>
      </w:r>
    </w:p>
    <w:p w14:paraId="0066E944" w14:textId="77777777" w:rsidR="008C6455" w:rsidRPr="008C6455" w:rsidRDefault="008C6455" w:rsidP="008C6455">
      <w:pPr>
        <w:pStyle w:val="EndNoteBibliography"/>
        <w:spacing w:after="0"/>
      </w:pPr>
      <w:r w:rsidRPr="008C6455">
        <w:t>75.</w:t>
      </w:r>
      <w:r w:rsidRPr="008C6455">
        <w:tab/>
        <w:t>Krulic T, Brown G, Bourne A. A Scoping Review of Peer Navigation Programs for People Living with HIV: Form, Function and Effects. AIDS and Behavior. 2022;26(12):4034-54.</w:t>
      </w:r>
    </w:p>
    <w:p w14:paraId="7B870A70" w14:textId="77777777" w:rsidR="008C6455" w:rsidRPr="008C6455" w:rsidRDefault="008C6455" w:rsidP="008C6455">
      <w:pPr>
        <w:pStyle w:val="EndNoteBibliography"/>
        <w:spacing w:after="0"/>
      </w:pPr>
      <w:r w:rsidRPr="008C6455">
        <w:t>76.</w:t>
      </w:r>
      <w:r w:rsidRPr="008C6455">
        <w:tab/>
        <w:t>McBrien KA, Ivers N, Barnieh L, Bailey JJ, Lorenzetti DL, Nicholas D, et al. Patient navigators for people with chronic disease: A systematic review. PLOS ONE. 2018;13(2):e0191980.</w:t>
      </w:r>
    </w:p>
    <w:p w14:paraId="23190251" w14:textId="77777777" w:rsidR="008C6455" w:rsidRPr="008C6455" w:rsidRDefault="008C6455" w:rsidP="008C6455">
      <w:pPr>
        <w:pStyle w:val="EndNoteBibliography"/>
        <w:spacing w:after="0"/>
      </w:pPr>
      <w:r w:rsidRPr="008C6455">
        <w:t>77.</w:t>
      </w:r>
      <w:r w:rsidRPr="008C6455">
        <w:tab/>
        <w:t>Mitchell SG, Harmon-Darrow C, Lertch E, Monico LB, Kelly SM, Sorensen JL, et al. Views of barriers and facilitators to continuing methadone treatment upon release from jail among people receiving patient navigation services. Journal of Substance Abuse Treatment. 2021;127:108351.</w:t>
      </w:r>
    </w:p>
    <w:p w14:paraId="25FBE0C1" w14:textId="77777777" w:rsidR="008C6455" w:rsidRPr="008C6455" w:rsidRDefault="008C6455" w:rsidP="008C6455">
      <w:pPr>
        <w:pStyle w:val="EndNoteBibliography"/>
        <w:spacing w:after="0"/>
      </w:pPr>
      <w:r w:rsidRPr="008C6455">
        <w:t>78.</w:t>
      </w:r>
      <w:r w:rsidRPr="008C6455">
        <w:tab/>
        <w:t>Enich M, Treitler P, Swarbrick M, Belsky L, Hillis M, Crystal S. Peer Health Navigation Experiences Before and After Prison Release Among People With Opioid Use Disorder. Psychiatric Services. 2023;74(7):737-45.</w:t>
      </w:r>
    </w:p>
    <w:p w14:paraId="3269F9F8" w14:textId="77777777" w:rsidR="008C6455" w:rsidRPr="008C6455" w:rsidRDefault="008C6455" w:rsidP="008C6455">
      <w:pPr>
        <w:pStyle w:val="EndNoteBibliography"/>
        <w:spacing w:after="0"/>
      </w:pPr>
      <w:r w:rsidRPr="008C6455">
        <w:t>79.</w:t>
      </w:r>
      <w:r w:rsidRPr="008C6455">
        <w:tab/>
        <w:t>Tillson M, Fallin-Bennett A, Staton M. Providing peer navigation services to women with a history of opioid misuse pre- and post-release from jail: A program description. Journal of Clinical and Translational Science. 2022;6(1):1-23.</w:t>
      </w:r>
    </w:p>
    <w:p w14:paraId="6AA8450B" w14:textId="77777777" w:rsidR="008C6455" w:rsidRPr="008C6455" w:rsidRDefault="008C6455" w:rsidP="008C6455">
      <w:pPr>
        <w:pStyle w:val="EndNoteBibliography"/>
        <w:spacing w:after="0"/>
      </w:pPr>
      <w:r w:rsidRPr="008C6455">
        <w:t>80.</w:t>
      </w:r>
      <w:r w:rsidRPr="008C6455">
        <w:tab/>
        <w:t>Banta-Green CJ, Williams JR, Sears JM, Floyd AS, Tsui JI, Hoeft TJ. Impact of a jail-based treatment decision-making intervention on post-release initiation of medications for opioid use disorder. Drug Alcohol Depend. 2020;207:107799.</w:t>
      </w:r>
    </w:p>
    <w:p w14:paraId="1714476C" w14:textId="77777777" w:rsidR="008C6455" w:rsidRPr="008C6455" w:rsidRDefault="008C6455" w:rsidP="008C6455">
      <w:pPr>
        <w:pStyle w:val="EndNoteBibliography"/>
        <w:spacing w:after="0"/>
      </w:pPr>
      <w:r w:rsidRPr="008C6455">
        <w:t>81.</w:t>
      </w:r>
      <w:r w:rsidRPr="008C6455">
        <w:tab/>
        <w:t>Sullivan E, Zeki R, Ward S, Sherwood J, Remond M, Chang S, et al. Effects of the Connections program on return-to-custody, mortality and treatment uptake among people with a history of opioid use: Retrospective cohort study in an Australian prison system. Addiction. 2024;119(1):169-79.</w:t>
      </w:r>
    </w:p>
    <w:p w14:paraId="1DEA603B" w14:textId="77777777" w:rsidR="008C6455" w:rsidRPr="008C6455" w:rsidRDefault="008C6455" w:rsidP="008C6455">
      <w:pPr>
        <w:pStyle w:val="EndNoteBibliography"/>
        <w:spacing w:after="0"/>
      </w:pPr>
      <w:r w:rsidRPr="008C6455">
        <w:t>82.</w:t>
      </w:r>
      <w:r w:rsidRPr="008C6455">
        <w:tab/>
        <w:t>Schwartz RP, Kelly SM, Mitchell SG, O'Grady KE, Sharma A, Jaffe JH. Methadone treatment of arrestees: A randomized clinical trial. Drug Alcohol Depend. 2020;206:107680.</w:t>
      </w:r>
    </w:p>
    <w:p w14:paraId="33D842CE" w14:textId="77777777" w:rsidR="008C6455" w:rsidRPr="008C6455" w:rsidRDefault="008C6455" w:rsidP="008C6455">
      <w:pPr>
        <w:pStyle w:val="EndNoteBibliography"/>
        <w:spacing w:after="0"/>
      </w:pPr>
      <w:r w:rsidRPr="008C6455">
        <w:t>83.</w:t>
      </w:r>
      <w:r w:rsidRPr="008C6455">
        <w:tab/>
        <w:t>McDonald R, Strang J. Are take‐home naloxone programmes effective? Systematic review utilizing application of the Bradford Hill criteria. Addiction. 2016;111(7):1177-87.</w:t>
      </w:r>
    </w:p>
    <w:p w14:paraId="1D8A6A91" w14:textId="77777777" w:rsidR="008C6455" w:rsidRPr="008C6455" w:rsidRDefault="008C6455" w:rsidP="008C6455">
      <w:pPr>
        <w:pStyle w:val="EndNoteBibliography"/>
        <w:spacing w:after="0"/>
      </w:pPr>
      <w:r w:rsidRPr="008C6455">
        <w:t>84.</w:t>
      </w:r>
      <w:r w:rsidRPr="008C6455">
        <w:tab/>
        <w:t>McAuley A, Aucott L, Matheson C. Exploring the life-saving potential of naloxone: A systematic review and descriptive meta-analysis of take home naloxone (THN) programmes for opioid users. International Journal of Drug Policy. 2015;26(12):1183-8.</w:t>
      </w:r>
    </w:p>
    <w:p w14:paraId="0FD7004B" w14:textId="77777777" w:rsidR="008C6455" w:rsidRPr="008C6455" w:rsidRDefault="008C6455" w:rsidP="008C6455">
      <w:pPr>
        <w:pStyle w:val="EndNoteBibliography"/>
        <w:spacing w:after="0"/>
      </w:pPr>
      <w:r w:rsidRPr="008C6455">
        <w:t>85.</w:t>
      </w:r>
      <w:r w:rsidRPr="008C6455">
        <w:tab/>
        <w:t>Bird SM, McAuley A, Munro A, Hutchinson SJ, Taylor A. Prison-based prescriptions aid Scotland's National Naloxone Programme. The Lancet. 2017;389(10073):1005-6.</w:t>
      </w:r>
    </w:p>
    <w:p w14:paraId="32B46EBE" w14:textId="77777777" w:rsidR="008C6455" w:rsidRPr="008C6455" w:rsidRDefault="008C6455" w:rsidP="008C6455">
      <w:pPr>
        <w:pStyle w:val="EndNoteBibliography"/>
        <w:spacing w:after="0"/>
      </w:pPr>
      <w:r w:rsidRPr="008C6455">
        <w:t>86.</w:t>
      </w:r>
      <w:r w:rsidRPr="008C6455">
        <w:tab/>
        <w:t>Bird SM, McAuley A, Perry S, Hunter C. Effectiveness of Scotland's National Naloxone Programme for reducing opioid-related deaths: a before (2006-10) versus after (2011-13) comparison. Addiction. 2016;111(5):883-91.</w:t>
      </w:r>
    </w:p>
    <w:p w14:paraId="37FD8063" w14:textId="77777777" w:rsidR="008C6455" w:rsidRPr="008C6455" w:rsidRDefault="008C6455" w:rsidP="008C6455">
      <w:pPr>
        <w:pStyle w:val="EndNoteBibliography"/>
        <w:spacing w:after="0"/>
      </w:pPr>
      <w:r w:rsidRPr="008C6455">
        <w:t>87.</w:t>
      </w:r>
      <w:r w:rsidRPr="008C6455">
        <w:tab/>
        <w:t>Curtis M, Dietze P, Aitken C, Kirwan A, Kinner SA, Butler T, et al. Acceptability of prison-based take-home naloxone programmes among a cohort of incarcerated men with a history of regular injecting drug use. Harm Reduction Journal. 2018;15(1):48.</w:t>
      </w:r>
    </w:p>
    <w:p w14:paraId="30FA8791" w14:textId="77777777" w:rsidR="008C6455" w:rsidRPr="008C6455" w:rsidRDefault="008C6455" w:rsidP="008C6455">
      <w:pPr>
        <w:pStyle w:val="EndNoteBibliography"/>
        <w:spacing w:after="0"/>
      </w:pPr>
      <w:r w:rsidRPr="008C6455">
        <w:t>88.</w:t>
      </w:r>
      <w:r w:rsidRPr="008C6455">
        <w:tab/>
        <w:t>Moradmand-Badie B, Tran L, Oikarainen N, Degenhardt L, Nielsen S, Roberts J, et al. Feasibility and acceptability of take-home naloxone for people released from prison in New South Wales, Australia. Drug Alcohol Rev. 2021;40(1):98-108.</w:t>
      </w:r>
    </w:p>
    <w:p w14:paraId="4A84B63B" w14:textId="07263B8C" w:rsidR="008C6455" w:rsidRPr="008C6455" w:rsidRDefault="008C6455" w:rsidP="008C6455">
      <w:pPr>
        <w:pStyle w:val="EndNoteBibliography"/>
        <w:spacing w:after="0"/>
      </w:pPr>
      <w:r w:rsidRPr="008C6455">
        <w:t>89.</w:t>
      </w:r>
      <w:r w:rsidRPr="008C6455">
        <w:tab/>
        <w:t xml:space="preserve">Australian Bureau of Statistics. Prisoners in Australia 2023 [Available from: </w:t>
      </w:r>
      <w:hyperlink r:id="rId8" w:anchor="data-downloads" w:history="1">
        <w:r w:rsidRPr="008C6455">
          <w:rPr>
            <w:rStyle w:val="Hyperlink"/>
          </w:rPr>
          <w:t>https://www.abs.gov.au/statistics/people/crime-and-justice/prisoners-australia/latest-release#data-downloads</w:t>
        </w:r>
      </w:hyperlink>
      <w:r w:rsidRPr="008C6455">
        <w:t>.</w:t>
      </w:r>
    </w:p>
    <w:p w14:paraId="1929F561" w14:textId="77777777" w:rsidR="008C6455" w:rsidRPr="008C6455" w:rsidRDefault="008C6455" w:rsidP="008C6455">
      <w:pPr>
        <w:pStyle w:val="EndNoteBibliography"/>
        <w:spacing w:after="0"/>
      </w:pPr>
      <w:r w:rsidRPr="008C6455">
        <w:t>90.</w:t>
      </w:r>
      <w:r w:rsidRPr="008C6455">
        <w:tab/>
        <w:t>Gisev N, Gibson A, Larney S, Kimber J, Williams M, Clifford A, et al. Offending, custody and opioid substitution therapy treatment utilisation among opioid-dependent people in contact with the criminal justice system: comparison of Indigenous and non-Indigenous Australians. BMC Public Health. 2014;14(1):920.</w:t>
      </w:r>
    </w:p>
    <w:p w14:paraId="2DE97E67" w14:textId="77777777" w:rsidR="008C6455" w:rsidRPr="008C6455" w:rsidRDefault="008C6455" w:rsidP="008C6455">
      <w:pPr>
        <w:pStyle w:val="EndNoteBibliography"/>
        <w:spacing w:after="0"/>
      </w:pPr>
      <w:r w:rsidRPr="008C6455">
        <w:t>91.</w:t>
      </w:r>
      <w:r w:rsidRPr="008C6455">
        <w:tab/>
        <w:t>Campbell MA, Hunt J, Scrimgeour DJ, Davey M, Jones V. Contribution of Aboriginal Community-Controlled Health Services to improving Aboriginal health: an evidence review. Australian Health Review. 2018;42(2):218-26.</w:t>
      </w:r>
    </w:p>
    <w:p w14:paraId="17DAC529" w14:textId="77777777" w:rsidR="008C6455" w:rsidRPr="008C6455" w:rsidRDefault="008C6455" w:rsidP="008C6455">
      <w:pPr>
        <w:pStyle w:val="EndNoteBibliography"/>
        <w:spacing w:after="0"/>
      </w:pPr>
      <w:r w:rsidRPr="008C6455">
        <w:t>92.</w:t>
      </w:r>
      <w:r w:rsidRPr="008C6455">
        <w:tab/>
        <w:t>Declaration on the Rights of Indigenous People, (2007).</w:t>
      </w:r>
    </w:p>
    <w:p w14:paraId="5C14726F" w14:textId="77777777" w:rsidR="008C6455" w:rsidRPr="008C6455" w:rsidRDefault="008C6455" w:rsidP="008C6455">
      <w:pPr>
        <w:pStyle w:val="EndNoteBibliography"/>
        <w:spacing w:after="0"/>
      </w:pPr>
      <w:r w:rsidRPr="008C6455">
        <w:lastRenderedPageBreak/>
        <w:t>93.</w:t>
      </w:r>
      <w:r w:rsidRPr="008C6455">
        <w:tab/>
        <w:t>Sivak L, Cantley L, Kelly J, Reilly R, Hawke K, Mott K, et al. Model of Care for Aboriginal Prisoner Health and Wellbeing for South Australia – Final Report. Adelaide, South Australia: Wardliparingga Aboriginal Health Research Unit: SAHMRI; 2017.</w:t>
      </w:r>
    </w:p>
    <w:p w14:paraId="5259B58A" w14:textId="77777777" w:rsidR="008C6455" w:rsidRPr="008C6455" w:rsidRDefault="008C6455" w:rsidP="008C6455">
      <w:pPr>
        <w:pStyle w:val="EndNoteBibliography"/>
        <w:spacing w:after="0"/>
      </w:pPr>
      <w:r w:rsidRPr="008C6455">
        <w:t>94.</w:t>
      </w:r>
      <w:r w:rsidRPr="008C6455">
        <w:tab/>
        <w:t>Tongs J, Chatfield H, Arabena K. The Winnunga Nimmityjah Aboriginal Health Service Holistic Health Care for Prison Model. Aboriginal and Islander Health Worker Journal. 2007;31(6):6-8.</w:t>
      </w:r>
    </w:p>
    <w:p w14:paraId="005DBEC8" w14:textId="77777777" w:rsidR="008C6455" w:rsidRPr="008C6455" w:rsidRDefault="008C6455" w:rsidP="008C6455">
      <w:pPr>
        <w:pStyle w:val="EndNoteBibliography"/>
        <w:spacing w:after="0"/>
      </w:pPr>
      <w:r w:rsidRPr="008C6455">
        <w:t>95.</w:t>
      </w:r>
      <w:r w:rsidRPr="008C6455">
        <w:tab/>
        <w:t>Pettit S, Simpson P, Jones J, Williams M, Islam MM, Parkinson A, et al. Holistic primary health care for Aboriginal and Torres Strait Islander prisoners: exploring the role of Aboriginal Community Controlled Health Organisations. Australian and New Zealand Journal of Public Health. 2019;43(6):538-43.</w:t>
      </w:r>
    </w:p>
    <w:p w14:paraId="58333BDC" w14:textId="77777777" w:rsidR="008C6455" w:rsidRPr="008C6455" w:rsidRDefault="008C6455" w:rsidP="008C6455">
      <w:pPr>
        <w:pStyle w:val="EndNoteBibliography"/>
        <w:spacing w:after="0"/>
      </w:pPr>
      <w:r w:rsidRPr="008C6455">
        <w:t>96.</w:t>
      </w:r>
      <w:r w:rsidRPr="008C6455">
        <w:tab/>
        <w:t>Freeburn B, Loggins S, Lee KSK, Conigrave KM. Coming of age: 21 years of providing opioid substitution treatment within an Aboriginal community-controlled primary health service. Drug Alcohol Rev. 2022;41(1):260-4.</w:t>
      </w:r>
    </w:p>
    <w:p w14:paraId="1893E078" w14:textId="77777777" w:rsidR="008C6455" w:rsidRPr="008C6455" w:rsidRDefault="008C6455" w:rsidP="008C6455">
      <w:pPr>
        <w:pStyle w:val="EndNoteBibliography"/>
        <w:spacing w:after="0"/>
      </w:pPr>
      <w:r w:rsidRPr="008C6455">
        <w:t>97.</w:t>
      </w:r>
      <w:r w:rsidRPr="008C6455">
        <w:tab/>
        <w:t>Steely Smith MK, Wilson SH, Zielinski MJ. An integrative literature review of substance use treatment service need and provision to pregnant and postpartum populations in carceral settings. Womens Health (Lond). 2023;19:17455057221147802.</w:t>
      </w:r>
    </w:p>
    <w:p w14:paraId="277D2088" w14:textId="77777777" w:rsidR="008C6455" w:rsidRPr="008C6455" w:rsidRDefault="008C6455" w:rsidP="008C6455">
      <w:pPr>
        <w:pStyle w:val="EndNoteBibliography"/>
        <w:spacing w:after="0"/>
      </w:pPr>
      <w:r w:rsidRPr="008C6455">
        <w:t>98.</w:t>
      </w:r>
      <w:r w:rsidRPr="008C6455">
        <w:tab/>
        <w:t>Kim SB, White B, Roberts J, Day CA. Substance use among pregnant women in NSW prisons. International Journal of Drug Policy. 2023;122:104256.</w:t>
      </w:r>
    </w:p>
    <w:p w14:paraId="34A04CD1" w14:textId="77777777" w:rsidR="008C6455" w:rsidRPr="008C6455" w:rsidRDefault="008C6455" w:rsidP="008C6455">
      <w:pPr>
        <w:pStyle w:val="EndNoteBibliography"/>
        <w:spacing w:after="0"/>
      </w:pPr>
      <w:r w:rsidRPr="008C6455">
        <w:t>99.</w:t>
      </w:r>
      <w:r w:rsidRPr="008C6455">
        <w:tab/>
        <w:t>Winklbaur B, Kopf N, Ebner N, Jung E, Thau K, Fischer G. Treating pregnant women dependent on opioids is not the same as treating pregnancy and opioid dependence: a knowledge synthesis for better treatment for women and neonates. Addiction. 2008;103(9):1429-40.</w:t>
      </w:r>
    </w:p>
    <w:p w14:paraId="66D478C5" w14:textId="77777777" w:rsidR="008C6455" w:rsidRPr="008C6455" w:rsidRDefault="008C6455" w:rsidP="008C6455">
      <w:pPr>
        <w:pStyle w:val="EndNoteBibliography"/>
        <w:spacing w:after="0"/>
      </w:pPr>
      <w:r w:rsidRPr="008C6455">
        <w:t>100.</w:t>
      </w:r>
      <w:r w:rsidRPr="008C6455">
        <w:tab/>
        <w:t>Krans EE, Kim JY, Chen Q, Rothenberger SD, James AE, Kelley D, et al. Outcomes associated with the use of medications for opioid use disorder during pregnancy. Addiction. 2021;116(12):3504-14.</w:t>
      </w:r>
    </w:p>
    <w:p w14:paraId="06CA7293" w14:textId="77777777" w:rsidR="008C6455" w:rsidRPr="008C6455" w:rsidRDefault="008C6455" w:rsidP="008C6455">
      <w:pPr>
        <w:pStyle w:val="EndNoteBibliography"/>
        <w:spacing w:after="0"/>
      </w:pPr>
      <w:r w:rsidRPr="008C6455">
        <w:t>101.</w:t>
      </w:r>
      <w:r w:rsidRPr="008C6455">
        <w:tab/>
        <w:t>Terplan M, Laird HJ, Hand DJ, Wright TE, Premkumar A, Martin CE, et al. Opioid Detoxification During Pregnancy: A Systematic Review. Obstet Gynecol. 2018;131(5):803-14.</w:t>
      </w:r>
    </w:p>
    <w:p w14:paraId="7F48ADA4" w14:textId="77777777" w:rsidR="008C6455" w:rsidRPr="008C6455" w:rsidRDefault="008C6455" w:rsidP="008C6455">
      <w:pPr>
        <w:pStyle w:val="EndNoteBibliography"/>
        <w:spacing w:after="0"/>
      </w:pPr>
      <w:r w:rsidRPr="008C6455">
        <w:t>102.</w:t>
      </w:r>
      <w:r w:rsidRPr="008C6455">
        <w:tab/>
        <w:t>Ordean A, Tubman-Broeren M. Safety and Efficacy of Buprenorphine-Naloxone in Pregnancy: A Systematic Review of the Literature. Pathophysiology. 2023;30(1):27-36.</w:t>
      </w:r>
    </w:p>
    <w:p w14:paraId="5540AC48" w14:textId="77777777" w:rsidR="008C6455" w:rsidRPr="008C6455" w:rsidRDefault="008C6455" w:rsidP="008C6455">
      <w:pPr>
        <w:pStyle w:val="EndNoteBibliography"/>
        <w:spacing w:after="0"/>
      </w:pPr>
      <w:r w:rsidRPr="008C6455">
        <w:t>103.</w:t>
      </w:r>
      <w:r w:rsidRPr="008C6455">
        <w:tab/>
        <w:t>Suarez EA, Huybrechts KF, Straub L, Hernández-Díaz S, Jones HE, Connery HS, et al. Buprenorphine versus Methadone for Opioid Use Disorder in Pregnancy. New England Journal of Medicine. 2022;387(22):2033-44.</w:t>
      </w:r>
    </w:p>
    <w:p w14:paraId="789E8138" w14:textId="77777777" w:rsidR="008C6455" w:rsidRPr="008C6455" w:rsidRDefault="008C6455" w:rsidP="008C6455">
      <w:pPr>
        <w:pStyle w:val="EndNoteBibliography"/>
        <w:spacing w:after="0"/>
      </w:pPr>
      <w:r w:rsidRPr="008C6455">
        <w:t>104.</w:t>
      </w:r>
      <w:r w:rsidRPr="008C6455">
        <w:tab/>
        <w:t>Peeler M, Fiscella K, Terplan M, Sufrin C. Best Practices for Pregnant Incarcerated Women With Opioid Use Disorder. J Correct Health Care. 2019;25(1):4-14.</w:t>
      </w:r>
    </w:p>
    <w:p w14:paraId="0130859D" w14:textId="77777777" w:rsidR="008C6455" w:rsidRPr="008C6455" w:rsidRDefault="008C6455" w:rsidP="008C6455">
      <w:pPr>
        <w:pStyle w:val="EndNoteBibliography"/>
        <w:spacing w:after="0"/>
      </w:pPr>
      <w:r w:rsidRPr="008C6455">
        <w:t>105.</w:t>
      </w:r>
      <w:r w:rsidRPr="008C6455">
        <w:tab/>
        <w:t>Australian Institute of Health and Welfare (AIHW). National Opioid Pharmacotherapy Statistics Annual Data Collection 2022. 2023.</w:t>
      </w:r>
    </w:p>
    <w:p w14:paraId="187C615D" w14:textId="77777777" w:rsidR="008C6455" w:rsidRPr="008C6455" w:rsidRDefault="008C6455" w:rsidP="008C6455">
      <w:pPr>
        <w:pStyle w:val="EndNoteBibliography"/>
        <w:spacing w:after="0"/>
      </w:pPr>
      <w:r w:rsidRPr="008C6455">
        <w:t>106.</w:t>
      </w:r>
      <w:r w:rsidRPr="008C6455">
        <w:tab/>
        <w:t>Grella CE, Ostile E, Scott CK, Dennis M, Carnavale J. A Scoping Review of Barriers and Facilitators to Implementation of Medications for Treatment of Opioid Use Disorder within the Criminal Justice System. International Journal of Drug Policy. 2020;81:102768.</w:t>
      </w:r>
    </w:p>
    <w:p w14:paraId="6F2AF214" w14:textId="77777777" w:rsidR="008C6455" w:rsidRPr="008C6455" w:rsidRDefault="008C6455" w:rsidP="008C6455">
      <w:pPr>
        <w:pStyle w:val="EndNoteBibliography"/>
        <w:spacing w:after="0"/>
      </w:pPr>
      <w:r w:rsidRPr="008C6455">
        <w:t>107.</w:t>
      </w:r>
      <w:r w:rsidRPr="008C6455">
        <w:tab/>
        <w:t>Friedmann PD, Wilson D, Knudsen HK, Ducharme LJ, Welsh WN, Frisman L, et al. Effect of an organizational linkage intervention on staff perceptions of medication-assisted treatment and referral intentions in community corrections. J Subst Abuse Treat. 2015;50:50-8.</w:t>
      </w:r>
    </w:p>
    <w:p w14:paraId="595F7630" w14:textId="77777777" w:rsidR="008C6455" w:rsidRPr="008C6455" w:rsidRDefault="008C6455" w:rsidP="008C6455">
      <w:pPr>
        <w:pStyle w:val="EndNoteBibliography"/>
        <w:spacing w:after="0"/>
      </w:pPr>
      <w:r w:rsidRPr="008C6455">
        <w:t>108.</w:t>
      </w:r>
      <w:r w:rsidRPr="008C6455">
        <w:tab/>
        <w:t>Ferguson WJ, Johnston J, Clarke JG, Koutoujian PJ, Maurer K, Gallagher C, et al. Advancing the implementation and sustainment of medication assisted treatment for opioid use disorders in prisons and jails. Health &amp; Justice. 2019;7(1):19.</w:t>
      </w:r>
    </w:p>
    <w:p w14:paraId="1D40C161" w14:textId="77777777" w:rsidR="008C6455" w:rsidRPr="008C6455" w:rsidRDefault="008C6455" w:rsidP="008C6455">
      <w:pPr>
        <w:pStyle w:val="EndNoteBibliography"/>
        <w:spacing w:after="0"/>
      </w:pPr>
      <w:r w:rsidRPr="008C6455">
        <w:t>109.</w:t>
      </w:r>
      <w:r w:rsidRPr="008C6455">
        <w:tab/>
        <w:t>Lazarus JV, Romero D, Kopka CJ, Karim SA, Abu-Raddad LJ, Almeida G, et al. A multinational Delphi consensus to end the COVID-19 public health threat. Nature. 2022;611(7935):332-45.</w:t>
      </w:r>
    </w:p>
    <w:p w14:paraId="12868840" w14:textId="77777777" w:rsidR="008C6455" w:rsidRPr="008C6455" w:rsidRDefault="008C6455" w:rsidP="008C6455">
      <w:pPr>
        <w:pStyle w:val="EndNoteBibliography"/>
        <w:spacing w:after="0"/>
      </w:pPr>
      <w:r w:rsidRPr="008C6455">
        <w:t>110.</w:t>
      </w:r>
      <w:r w:rsidRPr="008C6455">
        <w:tab/>
        <w:t>Lazarus JV, Safreed-Harmon K, Kamarulzaman A, Anderson J, Leite RB, Behrens G, et al. Consensus statement on the role of health systems in advancing the long-term well-being of people living with HIV. Nature Communications. 2021;12(1):4450.</w:t>
      </w:r>
    </w:p>
    <w:p w14:paraId="492597E8" w14:textId="27200D21" w:rsidR="00A7194A" w:rsidRDefault="008C6455" w:rsidP="000533C7">
      <w:pPr>
        <w:pStyle w:val="EndNoteBibliography"/>
        <w:rPr>
          <w:b/>
        </w:rPr>
      </w:pPr>
      <w:r w:rsidRPr="008C6455">
        <w:t>111.</w:t>
      </w:r>
      <w:r w:rsidRPr="008C6455">
        <w:tab/>
        <w:t>Winter RJ, Sheehan Y, Papaluca T, Macdonald GA, Rowland J, Colman A, et al. Consensus recommendations on the management of hepatitis C in Australia's prisons. Med J Aust. 2023;218(5):231-7.</w:t>
      </w:r>
      <w:r w:rsidR="00A7194A">
        <w:fldChar w:fldCharType="end"/>
      </w:r>
      <w:r w:rsidR="00A7194A">
        <w:br w:type="page"/>
      </w:r>
    </w:p>
    <w:p w14:paraId="635AE5A2" w14:textId="46B27389" w:rsidR="00A7194A" w:rsidRDefault="00A7194A" w:rsidP="00A7194A">
      <w:pPr>
        <w:pStyle w:val="Heading1"/>
      </w:pPr>
      <w:bookmarkStart w:id="16" w:name="_Toc172019693"/>
      <w:r>
        <w:lastRenderedPageBreak/>
        <w:t>Appendices</w:t>
      </w:r>
      <w:bookmarkEnd w:id="16"/>
    </w:p>
    <w:p w14:paraId="3128531E" w14:textId="77777777" w:rsidR="00A7194A" w:rsidRDefault="00A7194A" w:rsidP="00A7194A">
      <w:r>
        <w:t>Appendix 1: Consensus Statement Expert Panel</w:t>
      </w:r>
    </w:p>
    <w:tbl>
      <w:tblPr>
        <w:tblW w:w="5217" w:type="pct"/>
        <w:tblLook w:val="04A0" w:firstRow="1" w:lastRow="0" w:firstColumn="1" w:lastColumn="0" w:noHBand="0" w:noVBand="1"/>
      </w:tblPr>
      <w:tblGrid>
        <w:gridCol w:w="1766"/>
        <w:gridCol w:w="6655"/>
        <w:gridCol w:w="1045"/>
      </w:tblGrid>
      <w:tr w:rsidR="002534FF" w:rsidRPr="0051221F" w14:paraId="2B07BD55" w14:textId="77777777" w:rsidTr="002534FF">
        <w:trPr>
          <w:trHeight w:val="214"/>
        </w:trPr>
        <w:tc>
          <w:tcPr>
            <w:tcW w:w="933" w:type="pct"/>
            <w:tcBorders>
              <w:top w:val="nil"/>
              <w:left w:val="nil"/>
              <w:bottom w:val="nil"/>
              <w:right w:val="nil"/>
            </w:tcBorders>
            <w:shd w:val="clear" w:color="auto" w:fill="auto"/>
            <w:vAlign w:val="bottom"/>
          </w:tcPr>
          <w:p w14:paraId="16865736" w14:textId="77777777" w:rsidR="0051221F" w:rsidRPr="0051221F" w:rsidRDefault="0051221F" w:rsidP="005974C5">
            <w:pPr>
              <w:pStyle w:val="NoSpacing"/>
            </w:pPr>
            <w:r w:rsidRPr="0051221F">
              <w:t>Name</w:t>
            </w:r>
          </w:p>
        </w:tc>
        <w:tc>
          <w:tcPr>
            <w:tcW w:w="3515" w:type="pct"/>
            <w:tcBorders>
              <w:top w:val="nil"/>
              <w:left w:val="nil"/>
              <w:bottom w:val="nil"/>
              <w:right w:val="nil"/>
            </w:tcBorders>
            <w:shd w:val="clear" w:color="auto" w:fill="auto"/>
            <w:vAlign w:val="bottom"/>
          </w:tcPr>
          <w:p w14:paraId="3ACC6D36" w14:textId="77777777" w:rsidR="0051221F" w:rsidRPr="0051221F" w:rsidRDefault="0051221F" w:rsidP="005974C5">
            <w:pPr>
              <w:pStyle w:val="NoSpacing"/>
            </w:pPr>
            <w:r w:rsidRPr="0051221F">
              <w:t>Affiliation</w:t>
            </w:r>
          </w:p>
        </w:tc>
        <w:tc>
          <w:tcPr>
            <w:tcW w:w="552" w:type="pct"/>
            <w:tcBorders>
              <w:top w:val="nil"/>
              <w:left w:val="nil"/>
              <w:bottom w:val="nil"/>
              <w:right w:val="nil"/>
            </w:tcBorders>
            <w:shd w:val="clear" w:color="auto" w:fill="auto"/>
            <w:vAlign w:val="bottom"/>
          </w:tcPr>
          <w:p w14:paraId="4F868C1B" w14:textId="77777777" w:rsidR="0051221F" w:rsidRPr="0051221F" w:rsidRDefault="0051221F" w:rsidP="005974C5">
            <w:pPr>
              <w:pStyle w:val="NoSpacing"/>
            </w:pPr>
            <w:r w:rsidRPr="0051221F">
              <w:t>State/</w:t>
            </w:r>
          </w:p>
          <w:p w14:paraId="77B9B954" w14:textId="77777777" w:rsidR="0051221F" w:rsidRPr="0051221F" w:rsidRDefault="0051221F" w:rsidP="005974C5">
            <w:pPr>
              <w:pStyle w:val="NoSpacing"/>
            </w:pPr>
            <w:r w:rsidRPr="0051221F">
              <w:t>Territory</w:t>
            </w:r>
          </w:p>
        </w:tc>
      </w:tr>
      <w:tr w:rsidR="002534FF" w:rsidRPr="0051221F" w14:paraId="02537147" w14:textId="77777777" w:rsidTr="002534FF">
        <w:trPr>
          <w:trHeight w:val="249"/>
        </w:trPr>
        <w:tc>
          <w:tcPr>
            <w:tcW w:w="933" w:type="pct"/>
            <w:tcBorders>
              <w:top w:val="nil"/>
              <w:left w:val="nil"/>
              <w:bottom w:val="nil"/>
              <w:right w:val="nil"/>
            </w:tcBorders>
            <w:shd w:val="clear" w:color="auto" w:fill="auto"/>
            <w:vAlign w:val="bottom"/>
            <w:hideMark/>
          </w:tcPr>
          <w:p w14:paraId="62F73C6B" w14:textId="77777777" w:rsidR="0051221F" w:rsidRPr="0051221F" w:rsidRDefault="0051221F" w:rsidP="005974C5">
            <w:pPr>
              <w:pStyle w:val="NoSpacing"/>
            </w:pPr>
            <w:r w:rsidRPr="0051221F">
              <w:t>Adrian Dunlop</w:t>
            </w:r>
          </w:p>
        </w:tc>
        <w:tc>
          <w:tcPr>
            <w:tcW w:w="3515" w:type="pct"/>
            <w:tcBorders>
              <w:top w:val="nil"/>
              <w:left w:val="nil"/>
              <w:bottom w:val="nil"/>
              <w:right w:val="nil"/>
            </w:tcBorders>
            <w:shd w:val="clear" w:color="auto" w:fill="auto"/>
            <w:vAlign w:val="bottom"/>
            <w:hideMark/>
          </w:tcPr>
          <w:p w14:paraId="41D5CD35" w14:textId="77777777" w:rsidR="0051221F" w:rsidRPr="0051221F" w:rsidRDefault="0051221F" w:rsidP="005974C5">
            <w:pPr>
              <w:pStyle w:val="NoSpacing"/>
            </w:pPr>
            <w:r w:rsidRPr="0051221F">
              <w:t>Director and Senior Staff Specialist, Drug and Alcohol Clinical Services, Hunter New England Local Health District, New South Wales</w:t>
            </w:r>
          </w:p>
        </w:tc>
        <w:tc>
          <w:tcPr>
            <w:tcW w:w="552" w:type="pct"/>
            <w:tcBorders>
              <w:top w:val="nil"/>
              <w:left w:val="nil"/>
              <w:bottom w:val="nil"/>
              <w:right w:val="nil"/>
            </w:tcBorders>
            <w:shd w:val="clear" w:color="auto" w:fill="auto"/>
            <w:vAlign w:val="bottom"/>
            <w:hideMark/>
          </w:tcPr>
          <w:p w14:paraId="422E3927" w14:textId="77777777" w:rsidR="0051221F" w:rsidRPr="0051221F" w:rsidRDefault="0051221F" w:rsidP="005974C5">
            <w:pPr>
              <w:pStyle w:val="NoSpacing"/>
            </w:pPr>
            <w:r w:rsidRPr="0051221F">
              <w:t>NSW</w:t>
            </w:r>
          </w:p>
        </w:tc>
      </w:tr>
      <w:tr w:rsidR="002534FF" w:rsidRPr="0051221F" w14:paraId="35A2EF2E" w14:textId="77777777" w:rsidTr="002534FF">
        <w:trPr>
          <w:trHeight w:val="440"/>
        </w:trPr>
        <w:tc>
          <w:tcPr>
            <w:tcW w:w="933" w:type="pct"/>
            <w:tcBorders>
              <w:top w:val="nil"/>
              <w:left w:val="nil"/>
              <w:bottom w:val="nil"/>
              <w:right w:val="nil"/>
            </w:tcBorders>
            <w:shd w:val="clear" w:color="auto" w:fill="auto"/>
            <w:vAlign w:val="bottom"/>
            <w:hideMark/>
          </w:tcPr>
          <w:p w14:paraId="562D57AE" w14:textId="77777777" w:rsidR="0051221F" w:rsidRPr="0051221F" w:rsidRDefault="0051221F" w:rsidP="005974C5">
            <w:pPr>
              <w:pStyle w:val="NoSpacing"/>
            </w:pPr>
            <w:r w:rsidRPr="0051221F">
              <w:t>Andrew Wiley</w:t>
            </w:r>
          </w:p>
        </w:tc>
        <w:tc>
          <w:tcPr>
            <w:tcW w:w="3515" w:type="pct"/>
            <w:tcBorders>
              <w:top w:val="nil"/>
              <w:left w:val="nil"/>
              <w:bottom w:val="nil"/>
              <w:right w:val="nil"/>
            </w:tcBorders>
            <w:shd w:val="clear" w:color="auto" w:fill="auto"/>
            <w:vAlign w:val="center"/>
            <w:hideMark/>
          </w:tcPr>
          <w:p w14:paraId="24899278" w14:textId="4C0815F8" w:rsidR="0051221F" w:rsidRPr="0051221F" w:rsidRDefault="0051221F" w:rsidP="005974C5">
            <w:pPr>
              <w:pStyle w:val="NoSpacing"/>
            </w:pPr>
            <w:r w:rsidRPr="0051221F">
              <w:t>Director</w:t>
            </w:r>
            <w:r>
              <w:t>,</w:t>
            </w:r>
            <w:r w:rsidRPr="0051221F">
              <w:t xml:space="preserve"> SA Prison Health Service, Nurse</w:t>
            </w:r>
          </w:p>
        </w:tc>
        <w:tc>
          <w:tcPr>
            <w:tcW w:w="552" w:type="pct"/>
            <w:tcBorders>
              <w:top w:val="nil"/>
              <w:left w:val="nil"/>
              <w:bottom w:val="nil"/>
              <w:right w:val="nil"/>
            </w:tcBorders>
            <w:shd w:val="clear" w:color="auto" w:fill="auto"/>
            <w:vAlign w:val="bottom"/>
            <w:hideMark/>
          </w:tcPr>
          <w:p w14:paraId="4CC4D16C" w14:textId="77777777" w:rsidR="0051221F" w:rsidRPr="0051221F" w:rsidRDefault="0051221F" w:rsidP="005974C5">
            <w:pPr>
              <w:pStyle w:val="NoSpacing"/>
            </w:pPr>
            <w:r w:rsidRPr="0051221F">
              <w:t>SA</w:t>
            </w:r>
          </w:p>
        </w:tc>
      </w:tr>
      <w:tr w:rsidR="002534FF" w:rsidRPr="0051221F" w14:paraId="2D737343" w14:textId="77777777" w:rsidTr="002534FF">
        <w:trPr>
          <w:trHeight w:val="440"/>
        </w:trPr>
        <w:tc>
          <w:tcPr>
            <w:tcW w:w="933" w:type="pct"/>
            <w:tcBorders>
              <w:top w:val="nil"/>
              <w:left w:val="nil"/>
              <w:bottom w:val="nil"/>
              <w:right w:val="nil"/>
            </w:tcBorders>
            <w:shd w:val="clear" w:color="auto" w:fill="auto"/>
            <w:vAlign w:val="bottom"/>
            <w:hideMark/>
          </w:tcPr>
          <w:p w14:paraId="46BE9479" w14:textId="77777777" w:rsidR="0051221F" w:rsidRPr="0051221F" w:rsidRDefault="0051221F" w:rsidP="005974C5">
            <w:pPr>
              <w:pStyle w:val="NoSpacing"/>
            </w:pPr>
            <w:r w:rsidRPr="0051221F">
              <w:t>Bianca Davidde</w:t>
            </w:r>
          </w:p>
        </w:tc>
        <w:tc>
          <w:tcPr>
            <w:tcW w:w="3515" w:type="pct"/>
            <w:tcBorders>
              <w:top w:val="nil"/>
              <w:left w:val="nil"/>
              <w:bottom w:val="nil"/>
              <w:right w:val="nil"/>
            </w:tcBorders>
            <w:shd w:val="clear" w:color="auto" w:fill="auto"/>
            <w:vAlign w:val="center"/>
            <w:hideMark/>
          </w:tcPr>
          <w:p w14:paraId="1852BADB" w14:textId="77777777" w:rsidR="0051221F" w:rsidRPr="0051221F" w:rsidRDefault="0051221F" w:rsidP="005974C5">
            <w:pPr>
              <w:pStyle w:val="NoSpacing"/>
            </w:pPr>
            <w:r w:rsidRPr="0051221F">
              <w:t>Addiction Medicine Physician, Drug and Alcohol Services, DASSA</w:t>
            </w:r>
          </w:p>
        </w:tc>
        <w:tc>
          <w:tcPr>
            <w:tcW w:w="552" w:type="pct"/>
            <w:tcBorders>
              <w:top w:val="nil"/>
              <w:left w:val="nil"/>
              <w:bottom w:val="nil"/>
              <w:right w:val="nil"/>
            </w:tcBorders>
            <w:shd w:val="clear" w:color="auto" w:fill="auto"/>
            <w:vAlign w:val="bottom"/>
            <w:hideMark/>
          </w:tcPr>
          <w:p w14:paraId="38D70F51" w14:textId="77777777" w:rsidR="0051221F" w:rsidRPr="0051221F" w:rsidRDefault="0051221F" w:rsidP="005974C5">
            <w:pPr>
              <w:pStyle w:val="NoSpacing"/>
            </w:pPr>
            <w:r w:rsidRPr="0051221F">
              <w:t>SA</w:t>
            </w:r>
          </w:p>
        </w:tc>
      </w:tr>
      <w:tr w:rsidR="002534FF" w:rsidRPr="0051221F" w14:paraId="415FF8F9" w14:textId="77777777" w:rsidTr="002534FF">
        <w:trPr>
          <w:trHeight w:val="440"/>
        </w:trPr>
        <w:tc>
          <w:tcPr>
            <w:tcW w:w="933" w:type="pct"/>
            <w:tcBorders>
              <w:top w:val="nil"/>
              <w:left w:val="nil"/>
              <w:bottom w:val="nil"/>
              <w:right w:val="nil"/>
            </w:tcBorders>
            <w:shd w:val="clear" w:color="auto" w:fill="auto"/>
            <w:vAlign w:val="bottom"/>
            <w:hideMark/>
          </w:tcPr>
          <w:p w14:paraId="4119AD34" w14:textId="77777777" w:rsidR="0051221F" w:rsidRPr="0051221F" w:rsidRDefault="0051221F" w:rsidP="005974C5">
            <w:pPr>
              <w:pStyle w:val="NoSpacing"/>
            </w:pPr>
            <w:r w:rsidRPr="0051221F">
              <w:t>Christine Watson</w:t>
            </w:r>
          </w:p>
        </w:tc>
        <w:tc>
          <w:tcPr>
            <w:tcW w:w="3515" w:type="pct"/>
            <w:tcBorders>
              <w:top w:val="nil"/>
              <w:left w:val="nil"/>
              <w:bottom w:val="nil"/>
              <w:right w:val="nil"/>
            </w:tcBorders>
            <w:shd w:val="clear" w:color="auto" w:fill="auto"/>
            <w:vAlign w:val="bottom"/>
            <w:hideMark/>
          </w:tcPr>
          <w:p w14:paraId="111671E5" w14:textId="77777777" w:rsidR="0051221F" w:rsidRPr="0051221F" w:rsidRDefault="0051221F" w:rsidP="005974C5">
            <w:pPr>
              <w:pStyle w:val="NoSpacing"/>
            </w:pPr>
            <w:r w:rsidRPr="0051221F">
              <w:t>Director of the Addiction Medical Services, Northern Territory</w:t>
            </w:r>
          </w:p>
        </w:tc>
        <w:tc>
          <w:tcPr>
            <w:tcW w:w="552" w:type="pct"/>
            <w:tcBorders>
              <w:top w:val="nil"/>
              <w:left w:val="nil"/>
              <w:bottom w:val="nil"/>
              <w:right w:val="nil"/>
            </w:tcBorders>
            <w:shd w:val="clear" w:color="auto" w:fill="auto"/>
            <w:vAlign w:val="bottom"/>
            <w:hideMark/>
          </w:tcPr>
          <w:p w14:paraId="251C150A" w14:textId="77777777" w:rsidR="0051221F" w:rsidRPr="0051221F" w:rsidRDefault="0051221F" w:rsidP="005974C5">
            <w:pPr>
              <w:pStyle w:val="NoSpacing"/>
            </w:pPr>
            <w:r w:rsidRPr="0051221F">
              <w:t>NT</w:t>
            </w:r>
          </w:p>
        </w:tc>
      </w:tr>
      <w:tr w:rsidR="002534FF" w:rsidRPr="0051221F" w14:paraId="7C85A71A" w14:textId="77777777" w:rsidTr="002534FF">
        <w:trPr>
          <w:trHeight w:val="660"/>
        </w:trPr>
        <w:tc>
          <w:tcPr>
            <w:tcW w:w="933" w:type="pct"/>
            <w:tcBorders>
              <w:top w:val="nil"/>
              <w:left w:val="nil"/>
              <w:bottom w:val="nil"/>
              <w:right w:val="nil"/>
            </w:tcBorders>
            <w:shd w:val="clear" w:color="auto" w:fill="auto"/>
            <w:vAlign w:val="bottom"/>
            <w:hideMark/>
          </w:tcPr>
          <w:p w14:paraId="19DF4838" w14:textId="77777777" w:rsidR="0051221F" w:rsidRPr="0051221F" w:rsidRDefault="0051221F" w:rsidP="005974C5">
            <w:pPr>
              <w:pStyle w:val="NoSpacing"/>
            </w:pPr>
            <w:r w:rsidRPr="0051221F">
              <w:t>David Onu</w:t>
            </w:r>
          </w:p>
        </w:tc>
        <w:tc>
          <w:tcPr>
            <w:tcW w:w="3515" w:type="pct"/>
            <w:tcBorders>
              <w:top w:val="nil"/>
              <w:left w:val="nil"/>
              <w:bottom w:val="nil"/>
              <w:right w:val="nil"/>
            </w:tcBorders>
            <w:shd w:val="clear" w:color="auto" w:fill="auto"/>
            <w:vAlign w:val="bottom"/>
            <w:hideMark/>
          </w:tcPr>
          <w:p w14:paraId="25E24511" w14:textId="77777777" w:rsidR="0051221F" w:rsidRPr="0051221F" w:rsidRDefault="0051221F" w:rsidP="005974C5">
            <w:pPr>
              <w:pStyle w:val="NoSpacing"/>
            </w:pPr>
            <w:r w:rsidRPr="0051221F">
              <w:t>Forensic Medical Specialist &amp; General Practitioner, Statewide Specialty Director, Correctional Health Services</w:t>
            </w:r>
          </w:p>
        </w:tc>
        <w:tc>
          <w:tcPr>
            <w:tcW w:w="552" w:type="pct"/>
            <w:tcBorders>
              <w:top w:val="nil"/>
              <w:left w:val="nil"/>
              <w:bottom w:val="nil"/>
              <w:right w:val="nil"/>
            </w:tcBorders>
            <w:shd w:val="clear" w:color="auto" w:fill="auto"/>
            <w:vAlign w:val="bottom"/>
            <w:hideMark/>
          </w:tcPr>
          <w:p w14:paraId="748063E8" w14:textId="77777777" w:rsidR="0051221F" w:rsidRPr="0051221F" w:rsidRDefault="0051221F" w:rsidP="005974C5">
            <w:pPr>
              <w:pStyle w:val="NoSpacing"/>
            </w:pPr>
            <w:r w:rsidRPr="0051221F">
              <w:t>TAS</w:t>
            </w:r>
          </w:p>
        </w:tc>
      </w:tr>
      <w:tr w:rsidR="002534FF" w:rsidRPr="0051221F" w14:paraId="4C1F28CF" w14:textId="77777777" w:rsidTr="002534FF">
        <w:trPr>
          <w:trHeight w:val="440"/>
        </w:trPr>
        <w:tc>
          <w:tcPr>
            <w:tcW w:w="933" w:type="pct"/>
            <w:tcBorders>
              <w:top w:val="nil"/>
              <w:left w:val="nil"/>
              <w:bottom w:val="nil"/>
              <w:right w:val="nil"/>
            </w:tcBorders>
            <w:shd w:val="clear" w:color="auto" w:fill="auto"/>
            <w:vAlign w:val="bottom"/>
            <w:hideMark/>
          </w:tcPr>
          <w:p w14:paraId="2E6878F9" w14:textId="77777777" w:rsidR="0051221F" w:rsidRPr="0051221F" w:rsidRDefault="0051221F" w:rsidP="005974C5">
            <w:pPr>
              <w:pStyle w:val="NoSpacing"/>
            </w:pPr>
            <w:r w:rsidRPr="0051221F">
              <w:t>Ele Morrison</w:t>
            </w:r>
          </w:p>
        </w:tc>
        <w:tc>
          <w:tcPr>
            <w:tcW w:w="3515" w:type="pct"/>
            <w:tcBorders>
              <w:top w:val="nil"/>
              <w:left w:val="nil"/>
              <w:bottom w:val="nil"/>
              <w:right w:val="nil"/>
            </w:tcBorders>
            <w:shd w:val="clear" w:color="auto" w:fill="auto"/>
            <w:vAlign w:val="bottom"/>
            <w:hideMark/>
          </w:tcPr>
          <w:p w14:paraId="78F5AAEA" w14:textId="77777777" w:rsidR="0051221F" w:rsidRPr="0051221F" w:rsidRDefault="0051221F" w:rsidP="005974C5">
            <w:pPr>
              <w:pStyle w:val="NoSpacing"/>
            </w:pPr>
            <w:r w:rsidRPr="0051221F">
              <w:t>Director of Advocacy, Australian Injecting &amp; Illicit Drug Users League</w:t>
            </w:r>
          </w:p>
        </w:tc>
        <w:tc>
          <w:tcPr>
            <w:tcW w:w="552" w:type="pct"/>
            <w:tcBorders>
              <w:top w:val="nil"/>
              <w:left w:val="nil"/>
              <w:bottom w:val="nil"/>
              <w:right w:val="nil"/>
            </w:tcBorders>
            <w:shd w:val="clear" w:color="auto" w:fill="auto"/>
            <w:vAlign w:val="bottom"/>
            <w:hideMark/>
          </w:tcPr>
          <w:p w14:paraId="03AAD7A3" w14:textId="77777777" w:rsidR="0051221F" w:rsidRPr="0051221F" w:rsidRDefault="0051221F" w:rsidP="005974C5">
            <w:pPr>
              <w:pStyle w:val="NoSpacing"/>
            </w:pPr>
            <w:r w:rsidRPr="0051221F">
              <w:t>VIC</w:t>
            </w:r>
          </w:p>
        </w:tc>
      </w:tr>
      <w:tr w:rsidR="002534FF" w:rsidRPr="0051221F" w14:paraId="37244037" w14:textId="77777777" w:rsidTr="002534FF">
        <w:trPr>
          <w:trHeight w:val="660"/>
        </w:trPr>
        <w:tc>
          <w:tcPr>
            <w:tcW w:w="933" w:type="pct"/>
            <w:tcBorders>
              <w:top w:val="nil"/>
              <w:left w:val="nil"/>
              <w:bottom w:val="nil"/>
              <w:right w:val="nil"/>
            </w:tcBorders>
            <w:shd w:val="clear" w:color="auto" w:fill="auto"/>
            <w:vAlign w:val="bottom"/>
            <w:hideMark/>
          </w:tcPr>
          <w:p w14:paraId="626D6790" w14:textId="77777777" w:rsidR="0051221F" w:rsidRPr="0051221F" w:rsidRDefault="0051221F" w:rsidP="005974C5">
            <w:pPr>
              <w:pStyle w:val="NoSpacing"/>
            </w:pPr>
            <w:r w:rsidRPr="0051221F">
              <w:t>Jeremy Hayllar</w:t>
            </w:r>
          </w:p>
        </w:tc>
        <w:tc>
          <w:tcPr>
            <w:tcW w:w="3515" w:type="pct"/>
            <w:tcBorders>
              <w:top w:val="nil"/>
              <w:left w:val="nil"/>
              <w:bottom w:val="nil"/>
              <w:right w:val="nil"/>
            </w:tcBorders>
            <w:shd w:val="clear" w:color="auto" w:fill="auto"/>
            <w:vAlign w:val="bottom"/>
            <w:hideMark/>
          </w:tcPr>
          <w:p w14:paraId="1A2ADB67" w14:textId="77777777" w:rsidR="0051221F" w:rsidRPr="0051221F" w:rsidRDefault="0051221F" w:rsidP="005974C5">
            <w:pPr>
              <w:pStyle w:val="NoSpacing"/>
            </w:pPr>
            <w:r w:rsidRPr="0051221F">
              <w:t>Clinical Director of the Alcohol and Drug Service of Metro North Mental Health - Alcohol and Drug Service</w:t>
            </w:r>
          </w:p>
        </w:tc>
        <w:tc>
          <w:tcPr>
            <w:tcW w:w="552" w:type="pct"/>
            <w:tcBorders>
              <w:top w:val="nil"/>
              <w:left w:val="nil"/>
              <w:bottom w:val="nil"/>
              <w:right w:val="nil"/>
            </w:tcBorders>
            <w:shd w:val="clear" w:color="auto" w:fill="auto"/>
            <w:vAlign w:val="bottom"/>
            <w:hideMark/>
          </w:tcPr>
          <w:p w14:paraId="792FBAF5" w14:textId="77777777" w:rsidR="0051221F" w:rsidRPr="0051221F" w:rsidRDefault="0051221F" w:rsidP="005974C5">
            <w:pPr>
              <w:pStyle w:val="NoSpacing"/>
            </w:pPr>
            <w:r w:rsidRPr="0051221F">
              <w:t>QLD</w:t>
            </w:r>
          </w:p>
        </w:tc>
      </w:tr>
      <w:tr w:rsidR="002534FF" w:rsidRPr="0051221F" w14:paraId="5F6FC1E4" w14:textId="77777777" w:rsidTr="002534FF">
        <w:trPr>
          <w:trHeight w:val="444"/>
        </w:trPr>
        <w:tc>
          <w:tcPr>
            <w:tcW w:w="933" w:type="pct"/>
            <w:tcBorders>
              <w:top w:val="nil"/>
              <w:left w:val="nil"/>
              <w:bottom w:val="nil"/>
              <w:right w:val="nil"/>
            </w:tcBorders>
            <w:shd w:val="clear" w:color="auto" w:fill="auto"/>
            <w:vAlign w:val="bottom"/>
          </w:tcPr>
          <w:p w14:paraId="04C05786" w14:textId="77777777" w:rsidR="0051221F" w:rsidRPr="0051221F" w:rsidRDefault="0051221F" w:rsidP="005974C5">
            <w:pPr>
              <w:pStyle w:val="NoSpacing"/>
            </w:pPr>
            <w:r w:rsidRPr="0051221F">
              <w:t>Jocelyn Chan</w:t>
            </w:r>
          </w:p>
        </w:tc>
        <w:tc>
          <w:tcPr>
            <w:tcW w:w="3515" w:type="pct"/>
            <w:tcBorders>
              <w:top w:val="nil"/>
              <w:left w:val="nil"/>
              <w:bottom w:val="nil"/>
              <w:right w:val="nil"/>
            </w:tcBorders>
            <w:shd w:val="clear" w:color="auto" w:fill="auto"/>
            <w:vAlign w:val="bottom"/>
          </w:tcPr>
          <w:p w14:paraId="61EA657A" w14:textId="0BECE82F" w:rsidR="0051221F" w:rsidRPr="0051221F" w:rsidRDefault="002534FF" w:rsidP="005974C5">
            <w:pPr>
              <w:pStyle w:val="NoSpacing"/>
            </w:pPr>
            <w:r>
              <w:t>Addiction Medicine Registrar &amp; Public Health Physician, Western Health Drug Health Services</w:t>
            </w:r>
          </w:p>
        </w:tc>
        <w:tc>
          <w:tcPr>
            <w:tcW w:w="552" w:type="pct"/>
            <w:tcBorders>
              <w:top w:val="nil"/>
              <w:left w:val="nil"/>
              <w:bottom w:val="nil"/>
              <w:right w:val="nil"/>
            </w:tcBorders>
            <w:shd w:val="clear" w:color="auto" w:fill="auto"/>
            <w:vAlign w:val="bottom"/>
          </w:tcPr>
          <w:p w14:paraId="7843E331" w14:textId="703444CE" w:rsidR="0051221F" w:rsidRPr="0051221F" w:rsidRDefault="002534FF" w:rsidP="005974C5">
            <w:pPr>
              <w:pStyle w:val="NoSpacing"/>
            </w:pPr>
            <w:r>
              <w:t>VIC</w:t>
            </w:r>
          </w:p>
        </w:tc>
      </w:tr>
      <w:tr w:rsidR="002534FF" w:rsidRPr="0051221F" w14:paraId="27231F53" w14:textId="77777777" w:rsidTr="002534FF">
        <w:trPr>
          <w:trHeight w:val="660"/>
        </w:trPr>
        <w:tc>
          <w:tcPr>
            <w:tcW w:w="933" w:type="pct"/>
            <w:tcBorders>
              <w:top w:val="nil"/>
              <w:left w:val="nil"/>
              <w:bottom w:val="nil"/>
              <w:right w:val="nil"/>
            </w:tcBorders>
            <w:shd w:val="clear" w:color="auto" w:fill="auto"/>
            <w:vAlign w:val="bottom"/>
            <w:hideMark/>
          </w:tcPr>
          <w:p w14:paraId="49A9984E" w14:textId="77777777" w:rsidR="0051221F" w:rsidRPr="0051221F" w:rsidRDefault="0051221F" w:rsidP="005974C5">
            <w:pPr>
              <w:pStyle w:val="NoSpacing"/>
            </w:pPr>
            <w:r w:rsidRPr="0051221F">
              <w:t>Katerina Lagios</w:t>
            </w:r>
          </w:p>
        </w:tc>
        <w:tc>
          <w:tcPr>
            <w:tcW w:w="3515" w:type="pct"/>
            <w:tcBorders>
              <w:top w:val="nil"/>
              <w:left w:val="nil"/>
              <w:bottom w:val="nil"/>
              <w:right w:val="nil"/>
            </w:tcBorders>
            <w:shd w:val="clear" w:color="auto" w:fill="auto"/>
            <w:vAlign w:val="bottom"/>
            <w:hideMark/>
          </w:tcPr>
          <w:p w14:paraId="0A44B464" w14:textId="77777777" w:rsidR="0051221F" w:rsidRPr="0051221F" w:rsidRDefault="0051221F" w:rsidP="005974C5">
            <w:pPr>
              <w:pStyle w:val="NoSpacing"/>
            </w:pPr>
            <w:r w:rsidRPr="0051221F">
              <w:t>Sexual Health Physician and Clinical Director Population Health, Justice Health &amp; Forensic Mental Health Network, New South Wales</w:t>
            </w:r>
          </w:p>
        </w:tc>
        <w:tc>
          <w:tcPr>
            <w:tcW w:w="552" w:type="pct"/>
            <w:tcBorders>
              <w:top w:val="nil"/>
              <w:left w:val="nil"/>
              <w:bottom w:val="nil"/>
              <w:right w:val="nil"/>
            </w:tcBorders>
            <w:shd w:val="clear" w:color="auto" w:fill="auto"/>
            <w:vAlign w:val="bottom"/>
            <w:hideMark/>
          </w:tcPr>
          <w:p w14:paraId="08C921D2" w14:textId="77777777" w:rsidR="0051221F" w:rsidRPr="0051221F" w:rsidRDefault="0051221F" w:rsidP="005974C5">
            <w:pPr>
              <w:pStyle w:val="NoSpacing"/>
            </w:pPr>
            <w:r w:rsidRPr="0051221F">
              <w:t>NSW</w:t>
            </w:r>
          </w:p>
        </w:tc>
      </w:tr>
      <w:tr w:rsidR="002534FF" w:rsidRPr="0051221F" w14:paraId="01A7BE7C" w14:textId="77777777" w:rsidTr="002534FF">
        <w:trPr>
          <w:trHeight w:val="660"/>
        </w:trPr>
        <w:tc>
          <w:tcPr>
            <w:tcW w:w="933" w:type="pct"/>
            <w:tcBorders>
              <w:top w:val="nil"/>
              <w:left w:val="nil"/>
              <w:bottom w:val="nil"/>
              <w:right w:val="nil"/>
            </w:tcBorders>
            <w:shd w:val="clear" w:color="auto" w:fill="auto"/>
            <w:vAlign w:val="bottom"/>
          </w:tcPr>
          <w:p w14:paraId="4922C955" w14:textId="2D0D6AED" w:rsidR="002534FF" w:rsidRPr="0051221F" w:rsidRDefault="002534FF" w:rsidP="002534FF">
            <w:pPr>
              <w:pStyle w:val="NoSpacing"/>
            </w:pPr>
            <w:r>
              <w:t>Kevin Fontana</w:t>
            </w:r>
          </w:p>
        </w:tc>
        <w:tc>
          <w:tcPr>
            <w:tcW w:w="3515" w:type="pct"/>
            <w:tcBorders>
              <w:top w:val="nil"/>
              <w:left w:val="nil"/>
              <w:bottom w:val="nil"/>
              <w:right w:val="nil"/>
            </w:tcBorders>
            <w:shd w:val="clear" w:color="auto" w:fill="auto"/>
            <w:vAlign w:val="bottom"/>
          </w:tcPr>
          <w:p w14:paraId="56929366" w14:textId="48AAE7D6" w:rsidR="002534FF" w:rsidRPr="0051221F" w:rsidRDefault="002534FF" w:rsidP="002534FF">
            <w:pPr>
              <w:pStyle w:val="NoSpacing"/>
            </w:pPr>
            <w:r w:rsidRPr="0051221F">
              <w:t>Medical Services Director, Corrective Services, Department of Justice, Western Australia</w:t>
            </w:r>
          </w:p>
        </w:tc>
        <w:tc>
          <w:tcPr>
            <w:tcW w:w="552" w:type="pct"/>
            <w:tcBorders>
              <w:top w:val="nil"/>
              <w:left w:val="nil"/>
              <w:bottom w:val="nil"/>
              <w:right w:val="nil"/>
            </w:tcBorders>
            <w:shd w:val="clear" w:color="auto" w:fill="auto"/>
            <w:vAlign w:val="bottom"/>
          </w:tcPr>
          <w:p w14:paraId="502DA1DF" w14:textId="5F8CC8F1" w:rsidR="002534FF" w:rsidRPr="0051221F" w:rsidRDefault="002534FF" w:rsidP="002534FF">
            <w:pPr>
              <w:pStyle w:val="NoSpacing"/>
            </w:pPr>
            <w:r w:rsidRPr="0051221F">
              <w:t>WA</w:t>
            </w:r>
          </w:p>
        </w:tc>
      </w:tr>
      <w:tr w:rsidR="002534FF" w:rsidRPr="0051221F" w14:paraId="50C5725F" w14:textId="77777777" w:rsidTr="002534FF">
        <w:trPr>
          <w:trHeight w:val="440"/>
        </w:trPr>
        <w:tc>
          <w:tcPr>
            <w:tcW w:w="933" w:type="pct"/>
            <w:tcBorders>
              <w:top w:val="nil"/>
              <w:left w:val="nil"/>
              <w:bottom w:val="nil"/>
              <w:right w:val="nil"/>
            </w:tcBorders>
            <w:shd w:val="clear" w:color="auto" w:fill="auto"/>
            <w:vAlign w:val="bottom"/>
            <w:hideMark/>
          </w:tcPr>
          <w:p w14:paraId="0975892C" w14:textId="77777777" w:rsidR="002534FF" w:rsidRPr="0051221F" w:rsidRDefault="002534FF" w:rsidP="002534FF">
            <w:pPr>
              <w:pStyle w:val="NoSpacing"/>
            </w:pPr>
            <w:r w:rsidRPr="0051221F">
              <w:t>Mark Stoove</w:t>
            </w:r>
          </w:p>
        </w:tc>
        <w:tc>
          <w:tcPr>
            <w:tcW w:w="3515" w:type="pct"/>
            <w:tcBorders>
              <w:top w:val="nil"/>
              <w:left w:val="nil"/>
              <w:bottom w:val="nil"/>
              <w:right w:val="nil"/>
            </w:tcBorders>
            <w:shd w:val="clear" w:color="auto" w:fill="auto"/>
            <w:vAlign w:val="bottom"/>
            <w:hideMark/>
          </w:tcPr>
          <w:p w14:paraId="7D1C248A" w14:textId="5768B46A" w:rsidR="002534FF" w:rsidRPr="0051221F" w:rsidRDefault="002534FF" w:rsidP="002534FF">
            <w:pPr>
              <w:pStyle w:val="NoSpacing"/>
            </w:pPr>
            <w:r w:rsidRPr="0051221F">
              <w:t>Head of Public Health, Burnet Institute</w:t>
            </w:r>
          </w:p>
        </w:tc>
        <w:tc>
          <w:tcPr>
            <w:tcW w:w="552" w:type="pct"/>
            <w:tcBorders>
              <w:top w:val="nil"/>
              <w:left w:val="nil"/>
              <w:bottom w:val="nil"/>
              <w:right w:val="nil"/>
            </w:tcBorders>
            <w:shd w:val="clear" w:color="auto" w:fill="auto"/>
            <w:vAlign w:val="bottom"/>
            <w:hideMark/>
          </w:tcPr>
          <w:p w14:paraId="3BB2ADE1" w14:textId="77777777" w:rsidR="002534FF" w:rsidRPr="0051221F" w:rsidRDefault="002534FF" w:rsidP="002534FF">
            <w:pPr>
              <w:pStyle w:val="NoSpacing"/>
            </w:pPr>
            <w:r w:rsidRPr="0051221F">
              <w:t>VIC</w:t>
            </w:r>
          </w:p>
        </w:tc>
      </w:tr>
      <w:tr w:rsidR="002534FF" w:rsidRPr="0051221F" w14:paraId="2D395BE7" w14:textId="77777777" w:rsidTr="002534FF">
        <w:trPr>
          <w:trHeight w:val="660"/>
        </w:trPr>
        <w:tc>
          <w:tcPr>
            <w:tcW w:w="933" w:type="pct"/>
            <w:tcBorders>
              <w:top w:val="nil"/>
              <w:left w:val="nil"/>
              <w:bottom w:val="nil"/>
              <w:right w:val="nil"/>
            </w:tcBorders>
            <w:shd w:val="clear" w:color="auto" w:fill="auto"/>
            <w:vAlign w:val="bottom"/>
            <w:hideMark/>
          </w:tcPr>
          <w:p w14:paraId="41C173FD" w14:textId="77777777" w:rsidR="002534FF" w:rsidRPr="0051221F" w:rsidRDefault="002534FF" w:rsidP="002534FF">
            <w:pPr>
              <w:pStyle w:val="NoSpacing"/>
            </w:pPr>
            <w:r w:rsidRPr="0051221F">
              <w:t>Peter Thompson</w:t>
            </w:r>
          </w:p>
        </w:tc>
        <w:tc>
          <w:tcPr>
            <w:tcW w:w="3515" w:type="pct"/>
            <w:tcBorders>
              <w:top w:val="nil"/>
              <w:left w:val="nil"/>
              <w:bottom w:val="nil"/>
              <w:right w:val="nil"/>
            </w:tcBorders>
            <w:shd w:val="clear" w:color="auto" w:fill="auto"/>
            <w:vAlign w:val="bottom"/>
            <w:hideMark/>
          </w:tcPr>
          <w:p w14:paraId="358B83B5" w14:textId="77777777" w:rsidR="002534FF" w:rsidRPr="0051221F" w:rsidRDefault="002534FF" w:rsidP="002534FF">
            <w:pPr>
              <w:pStyle w:val="NoSpacing"/>
            </w:pPr>
            <w:r w:rsidRPr="0051221F">
              <w:t>Co-Clinical Director Drug &amp; Alcohol, Justice Health and Forensic Mental Health Network, New South Wales</w:t>
            </w:r>
          </w:p>
        </w:tc>
        <w:tc>
          <w:tcPr>
            <w:tcW w:w="552" w:type="pct"/>
            <w:tcBorders>
              <w:top w:val="nil"/>
              <w:left w:val="nil"/>
              <w:bottom w:val="nil"/>
              <w:right w:val="nil"/>
            </w:tcBorders>
            <w:shd w:val="clear" w:color="auto" w:fill="auto"/>
            <w:vAlign w:val="bottom"/>
            <w:hideMark/>
          </w:tcPr>
          <w:p w14:paraId="44488594" w14:textId="77777777" w:rsidR="002534FF" w:rsidRPr="0051221F" w:rsidRDefault="002534FF" w:rsidP="002534FF">
            <w:pPr>
              <w:pStyle w:val="NoSpacing"/>
            </w:pPr>
            <w:r w:rsidRPr="0051221F">
              <w:t>NSW</w:t>
            </w:r>
          </w:p>
        </w:tc>
      </w:tr>
      <w:tr w:rsidR="002534FF" w:rsidRPr="0051221F" w14:paraId="2B51067A" w14:textId="77777777" w:rsidTr="002534FF">
        <w:trPr>
          <w:trHeight w:val="440"/>
        </w:trPr>
        <w:tc>
          <w:tcPr>
            <w:tcW w:w="933" w:type="pct"/>
            <w:tcBorders>
              <w:top w:val="nil"/>
              <w:left w:val="nil"/>
              <w:bottom w:val="nil"/>
              <w:right w:val="nil"/>
            </w:tcBorders>
            <w:shd w:val="clear" w:color="auto" w:fill="auto"/>
            <w:vAlign w:val="bottom"/>
            <w:hideMark/>
          </w:tcPr>
          <w:p w14:paraId="0C877E4B" w14:textId="77777777" w:rsidR="002534FF" w:rsidRPr="0051221F" w:rsidRDefault="002534FF" w:rsidP="002534FF">
            <w:pPr>
              <w:pStyle w:val="NoSpacing"/>
            </w:pPr>
            <w:r w:rsidRPr="0051221F">
              <w:t>Rebecca Li</w:t>
            </w:r>
          </w:p>
        </w:tc>
        <w:tc>
          <w:tcPr>
            <w:tcW w:w="3515" w:type="pct"/>
            <w:tcBorders>
              <w:top w:val="nil"/>
              <w:left w:val="nil"/>
              <w:bottom w:val="nil"/>
              <w:right w:val="nil"/>
            </w:tcBorders>
            <w:shd w:val="clear" w:color="auto" w:fill="auto"/>
            <w:vAlign w:val="bottom"/>
            <w:hideMark/>
          </w:tcPr>
          <w:p w14:paraId="4504C0C3" w14:textId="77777777" w:rsidR="002534FF" w:rsidRPr="0051221F" w:rsidRDefault="002534FF" w:rsidP="002534FF">
            <w:pPr>
              <w:pStyle w:val="NoSpacing"/>
            </w:pPr>
            <w:r w:rsidRPr="0051221F">
              <w:t>Director of Clinical Services within Canberra Health Services</w:t>
            </w:r>
          </w:p>
        </w:tc>
        <w:tc>
          <w:tcPr>
            <w:tcW w:w="552" w:type="pct"/>
            <w:tcBorders>
              <w:top w:val="nil"/>
              <w:left w:val="nil"/>
              <w:bottom w:val="nil"/>
              <w:right w:val="nil"/>
            </w:tcBorders>
            <w:shd w:val="clear" w:color="auto" w:fill="auto"/>
            <w:vAlign w:val="bottom"/>
            <w:hideMark/>
          </w:tcPr>
          <w:p w14:paraId="6263D78C" w14:textId="77777777" w:rsidR="002534FF" w:rsidRPr="0051221F" w:rsidRDefault="002534FF" w:rsidP="002534FF">
            <w:pPr>
              <w:pStyle w:val="NoSpacing"/>
            </w:pPr>
            <w:r w:rsidRPr="0051221F">
              <w:t>ACT</w:t>
            </w:r>
          </w:p>
        </w:tc>
      </w:tr>
      <w:tr w:rsidR="002534FF" w:rsidRPr="0051221F" w14:paraId="04B8C503" w14:textId="77777777" w:rsidTr="002534FF">
        <w:trPr>
          <w:trHeight w:val="440"/>
        </w:trPr>
        <w:tc>
          <w:tcPr>
            <w:tcW w:w="933" w:type="pct"/>
            <w:tcBorders>
              <w:top w:val="nil"/>
              <w:left w:val="nil"/>
              <w:bottom w:val="nil"/>
              <w:right w:val="nil"/>
            </w:tcBorders>
            <w:shd w:val="clear" w:color="auto" w:fill="auto"/>
            <w:vAlign w:val="bottom"/>
          </w:tcPr>
          <w:p w14:paraId="5E725062" w14:textId="77777777" w:rsidR="002534FF" w:rsidRPr="0051221F" w:rsidRDefault="002534FF" w:rsidP="002534FF">
            <w:pPr>
              <w:pStyle w:val="NoSpacing"/>
            </w:pPr>
            <w:r w:rsidRPr="0051221F">
              <w:t>Rebecca Winter</w:t>
            </w:r>
          </w:p>
        </w:tc>
        <w:tc>
          <w:tcPr>
            <w:tcW w:w="3515" w:type="pct"/>
            <w:tcBorders>
              <w:top w:val="nil"/>
              <w:left w:val="nil"/>
              <w:bottom w:val="nil"/>
              <w:right w:val="nil"/>
            </w:tcBorders>
            <w:shd w:val="clear" w:color="auto" w:fill="auto"/>
            <w:vAlign w:val="bottom"/>
          </w:tcPr>
          <w:p w14:paraId="6282A62D" w14:textId="56F7A465" w:rsidR="002534FF" w:rsidRPr="0051221F" w:rsidRDefault="002534FF" w:rsidP="002534FF">
            <w:pPr>
              <w:pStyle w:val="NoSpacing"/>
            </w:pPr>
            <w:r w:rsidRPr="002534FF">
              <w:t>Deputy Head Justice Health Group</w:t>
            </w:r>
            <w:r>
              <w:t>, Burnet Institute</w:t>
            </w:r>
          </w:p>
        </w:tc>
        <w:tc>
          <w:tcPr>
            <w:tcW w:w="552" w:type="pct"/>
            <w:tcBorders>
              <w:top w:val="nil"/>
              <w:left w:val="nil"/>
              <w:bottom w:val="nil"/>
              <w:right w:val="nil"/>
            </w:tcBorders>
            <w:shd w:val="clear" w:color="auto" w:fill="auto"/>
            <w:vAlign w:val="bottom"/>
          </w:tcPr>
          <w:p w14:paraId="492DFFBD" w14:textId="3BD78DD3" w:rsidR="002534FF" w:rsidRPr="0051221F" w:rsidRDefault="002534FF" w:rsidP="002534FF">
            <w:pPr>
              <w:pStyle w:val="NoSpacing"/>
            </w:pPr>
            <w:r>
              <w:t>VIC</w:t>
            </w:r>
          </w:p>
        </w:tc>
      </w:tr>
      <w:tr w:rsidR="002534FF" w:rsidRPr="0051221F" w14:paraId="66BC6E89" w14:textId="77777777" w:rsidTr="002534FF">
        <w:trPr>
          <w:trHeight w:val="440"/>
        </w:trPr>
        <w:tc>
          <w:tcPr>
            <w:tcW w:w="933" w:type="pct"/>
            <w:tcBorders>
              <w:top w:val="nil"/>
              <w:left w:val="nil"/>
              <w:bottom w:val="nil"/>
              <w:right w:val="nil"/>
            </w:tcBorders>
            <w:shd w:val="clear" w:color="auto" w:fill="auto"/>
            <w:vAlign w:val="bottom"/>
            <w:hideMark/>
          </w:tcPr>
          <w:p w14:paraId="3F6AC547" w14:textId="77777777" w:rsidR="002534FF" w:rsidRPr="0051221F" w:rsidRDefault="002534FF" w:rsidP="002534FF">
            <w:pPr>
              <w:pStyle w:val="NoSpacing"/>
            </w:pPr>
            <w:r w:rsidRPr="0051221F">
              <w:t>Shalini Arunogiri</w:t>
            </w:r>
          </w:p>
        </w:tc>
        <w:tc>
          <w:tcPr>
            <w:tcW w:w="3515" w:type="pct"/>
            <w:tcBorders>
              <w:top w:val="nil"/>
              <w:left w:val="nil"/>
              <w:bottom w:val="nil"/>
              <w:right w:val="nil"/>
            </w:tcBorders>
            <w:shd w:val="clear" w:color="auto" w:fill="auto"/>
            <w:vAlign w:val="center"/>
            <w:hideMark/>
          </w:tcPr>
          <w:p w14:paraId="7E1F0FAD" w14:textId="77777777" w:rsidR="002534FF" w:rsidRPr="0051221F" w:rsidRDefault="002534FF" w:rsidP="002534FF">
            <w:pPr>
              <w:pStyle w:val="NoSpacing"/>
            </w:pPr>
            <w:r w:rsidRPr="0051221F">
              <w:t>Clinical Director, Statewide Centre for Addiction and Mental Health, Turning Point</w:t>
            </w:r>
          </w:p>
        </w:tc>
        <w:tc>
          <w:tcPr>
            <w:tcW w:w="552" w:type="pct"/>
            <w:tcBorders>
              <w:top w:val="nil"/>
              <w:left w:val="nil"/>
              <w:bottom w:val="nil"/>
              <w:right w:val="nil"/>
            </w:tcBorders>
            <w:shd w:val="clear" w:color="auto" w:fill="auto"/>
            <w:vAlign w:val="bottom"/>
            <w:hideMark/>
          </w:tcPr>
          <w:p w14:paraId="08A96CB7" w14:textId="77777777" w:rsidR="002534FF" w:rsidRPr="0051221F" w:rsidRDefault="002534FF" w:rsidP="002534FF">
            <w:pPr>
              <w:pStyle w:val="NoSpacing"/>
            </w:pPr>
            <w:r w:rsidRPr="0051221F">
              <w:t>VIC</w:t>
            </w:r>
          </w:p>
        </w:tc>
      </w:tr>
      <w:tr w:rsidR="002534FF" w:rsidRPr="0051221F" w14:paraId="260B983B" w14:textId="77777777" w:rsidTr="002534FF">
        <w:trPr>
          <w:trHeight w:val="440"/>
        </w:trPr>
        <w:tc>
          <w:tcPr>
            <w:tcW w:w="933" w:type="pct"/>
            <w:tcBorders>
              <w:top w:val="nil"/>
              <w:left w:val="nil"/>
              <w:bottom w:val="nil"/>
              <w:right w:val="nil"/>
            </w:tcBorders>
            <w:shd w:val="clear" w:color="auto" w:fill="auto"/>
            <w:vAlign w:val="bottom"/>
            <w:hideMark/>
          </w:tcPr>
          <w:p w14:paraId="65E9779A" w14:textId="77777777" w:rsidR="002534FF" w:rsidRPr="0051221F" w:rsidRDefault="002534FF" w:rsidP="002534FF">
            <w:pPr>
              <w:pStyle w:val="NoSpacing"/>
            </w:pPr>
            <w:r w:rsidRPr="0051221F">
              <w:t>Suzanne Nielsen</w:t>
            </w:r>
          </w:p>
        </w:tc>
        <w:tc>
          <w:tcPr>
            <w:tcW w:w="3515" w:type="pct"/>
            <w:tcBorders>
              <w:top w:val="nil"/>
              <w:left w:val="nil"/>
              <w:bottom w:val="nil"/>
              <w:right w:val="nil"/>
            </w:tcBorders>
            <w:shd w:val="clear" w:color="auto" w:fill="auto"/>
            <w:vAlign w:val="bottom"/>
            <w:hideMark/>
          </w:tcPr>
          <w:p w14:paraId="489E361F" w14:textId="77777777" w:rsidR="002534FF" w:rsidRPr="0051221F" w:rsidRDefault="002534FF" w:rsidP="002534FF">
            <w:pPr>
              <w:pStyle w:val="NoSpacing"/>
            </w:pPr>
            <w:r w:rsidRPr="0051221F">
              <w:t>Deputy Director of the Monash Addiction Research Centre, Pharmacist</w:t>
            </w:r>
          </w:p>
        </w:tc>
        <w:tc>
          <w:tcPr>
            <w:tcW w:w="552" w:type="pct"/>
            <w:tcBorders>
              <w:top w:val="nil"/>
              <w:left w:val="nil"/>
              <w:bottom w:val="nil"/>
              <w:right w:val="nil"/>
            </w:tcBorders>
            <w:shd w:val="clear" w:color="auto" w:fill="auto"/>
            <w:vAlign w:val="bottom"/>
            <w:hideMark/>
          </w:tcPr>
          <w:p w14:paraId="788F21AB" w14:textId="77777777" w:rsidR="002534FF" w:rsidRPr="0051221F" w:rsidRDefault="002534FF" w:rsidP="002534FF">
            <w:pPr>
              <w:pStyle w:val="NoSpacing"/>
            </w:pPr>
            <w:r w:rsidRPr="0051221F">
              <w:t>VIC</w:t>
            </w:r>
          </w:p>
        </w:tc>
      </w:tr>
      <w:tr w:rsidR="002534FF" w:rsidRPr="0051221F" w14:paraId="388F3FA5" w14:textId="77777777" w:rsidTr="002534FF">
        <w:trPr>
          <w:trHeight w:val="440"/>
        </w:trPr>
        <w:tc>
          <w:tcPr>
            <w:tcW w:w="933" w:type="pct"/>
            <w:tcBorders>
              <w:top w:val="nil"/>
              <w:left w:val="nil"/>
              <w:bottom w:val="nil"/>
              <w:right w:val="nil"/>
            </w:tcBorders>
            <w:shd w:val="clear" w:color="auto" w:fill="auto"/>
            <w:vAlign w:val="bottom"/>
            <w:hideMark/>
          </w:tcPr>
          <w:p w14:paraId="25DBD3B2" w14:textId="77777777" w:rsidR="002534FF" w:rsidRPr="0051221F" w:rsidRDefault="002534FF" w:rsidP="002534FF">
            <w:pPr>
              <w:pStyle w:val="NoSpacing"/>
            </w:pPr>
            <w:r w:rsidRPr="0051221F">
              <w:t>Thileepan Naren</w:t>
            </w:r>
          </w:p>
        </w:tc>
        <w:tc>
          <w:tcPr>
            <w:tcW w:w="3515" w:type="pct"/>
            <w:tcBorders>
              <w:top w:val="nil"/>
              <w:left w:val="nil"/>
              <w:bottom w:val="nil"/>
              <w:right w:val="nil"/>
            </w:tcBorders>
            <w:shd w:val="clear" w:color="auto" w:fill="auto"/>
            <w:vAlign w:val="bottom"/>
            <w:hideMark/>
          </w:tcPr>
          <w:p w14:paraId="7D551958" w14:textId="77777777" w:rsidR="002534FF" w:rsidRPr="0051221F" w:rsidRDefault="002534FF" w:rsidP="002534FF">
            <w:pPr>
              <w:pStyle w:val="NoSpacing"/>
            </w:pPr>
            <w:r w:rsidRPr="0051221F">
              <w:t>Addiction Medicine Physician, Western Health</w:t>
            </w:r>
          </w:p>
        </w:tc>
        <w:tc>
          <w:tcPr>
            <w:tcW w:w="552" w:type="pct"/>
            <w:tcBorders>
              <w:top w:val="nil"/>
              <w:left w:val="nil"/>
              <w:bottom w:val="nil"/>
              <w:right w:val="nil"/>
            </w:tcBorders>
            <w:shd w:val="clear" w:color="auto" w:fill="auto"/>
            <w:vAlign w:val="bottom"/>
            <w:hideMark/>
          </w:tcPr>
          <w:p w14:paraId="44BA4253" w14:textId="77777777" w:rsidR="002534FF" w:rsidRPr="0051221F" w:rsidRDefault="002534FF" w:rsidP="002534FF">
            <w:pPr>
              <w:pStyle w:val="NoSpacing"/>
            </w:pPr>
            <w:r w:rsidRPr="0051221F">
              <w:t>VIC</w:t>
            </w:r>
          </w:p>
        </w:tc>
      </w:tr>
      <w:tr w:rsidR="002534FF" w:rsidRPr="0051221F" w14:paraId="3FF537AA" w14:textId="77777777" w:rsidTr="002534FF">
        <w:trPr>
          <w:trHeight w:val="440"/>
        </w:trPr>
        <w:tc>
          <w:tcPr>
            <w:tcW w:w="933" w:type="pct"/>
            <w:tcBorders>
              <w:top w:val="nil"/>
              <w:left w:val="nil"/>
              <w:bottom w:val="nil"/>
              <w:right w:val="nil"/>
            </w:tcBorders>
            <w:shd w:val="clear" w:color="auto" w:fill="auto"/>
            <w:vAlign w:val="bottom"/>
            <w:hideMark/>
          </w:tcPr>
          <w:p w14:paraId="6A898072" w14:textId="77777777" w:rsidR="002534FF" w:rsidRPr="0051221F" w:rsidRDefault="002534FF" w:rsidP="002534FF">
            <w:pPr>
              <w:pStyle w:val="NoSpacing"/>
            </w:pPr>
            <w:r w:rsidRPr="0051221F">
              <w:t>Tom Turnbull</w:t>
            </w:r>
          </w:p>
        </w:tc>
        <w:tc>
          <w:tcPr>
            <w:tcW w:w="3515" w:type="pct"/>
            <w:tcBorders>
              <w:top w:val="nil"/>
              <w:left w:val="nil"/>
              <w:bottom w:val="nil"/>
              <w:right w:val="nil"/>
            </w:tcBorders>
            <w:shd w:val="clear" w:color="auto" w:fill="auto"/>
            <w:vAlign w:val="center"/>
            <w:hideMark/>
          </w:tcPr>
          <w:p w14:paraId="381177A5" w14:textId="77777777" w:rsidR="002534FF" w:rsidRPr="0051221F" w:rsidRDefault="002534FF" w:rsidP="002534FF">
            <w:pPr>
              <w:pStyle w:val="NoSpacing"/>
            </w:pPr>
            <w:r w:rsidRPr="0051221F">
              <w:t>Medical Director, Prison Health Service, South Australia</w:t>
            </w:r>
          </w:p>
        </w:tc>
        <w:tc>
          <w:tcPr>
            <w:tcW w:w="552" w:type="pct"/>
            <w:tcBorders>
              <w:top w:val="nil"/>
              <w:left w:val="nil"/>
              <w:bottom w:val="nil"/>
              <w:right w:val="nil"/>
            </w:tcBorders>
            <w:shd w:val="clear" w:color="auto" w:fill="auto"/>
            <w:vAlign w:val="bottom"/>
            <w:hideMark/>
          </w:tcPr>
          <w:p w14:paraId="1127D3CE" w14:textId="77777777" w:rsidR="002534FF" w:rsidRPr="0051221F" w:rsidRDefault="002534FF" w:rsidP="002534FF">
            <w:pPr>
              <w:pStyle w:val="NoSpacing"/>
            </w:pPr>
            <w:r w:rsidRPr="0051221F">
              <w:t>SA</w:t>
            </w:r>
          </w:p>
        </w:tc>
      </w:tr>
    </w:tbl>
    <w:p w14:paraId="0509FCCE" w14:textId="1A642E05" w:rsidR="009C2B6F" w:rsidRDefault="009C2B6F" w:rsidP="00A7194A"/>
    <w:p w14:paraId="6C2072B1" w14:textId="4085419B" w:rsidR="00796FFF" w:rsidRPr="00796FFF" w:rsidRDefault="00796FFF" w:rsidP="00796FFF">
      <w:pPr>
        <w:rPr>
          <w:rFonts w:cstheme="majorHAnsi"/>
          <w:highlight w:val="yellow"/>
        </w:rPr>
      </w:pPr>
      <w:commentRangeStart w:id="17"/>
      <w:r w:rsidRPr="00796FFF">
        <w:rPr>
          <w:rFonts w:cstheme="majorHAnsi"/>
          <w:highlight w:val="yellow"/>
        </w:rPr>
        <w:t>The following organisations and collectives provided valuable feedback on the draft Statement:</w:t>
      </w:r>
      <w:r>
        <w:rPr>
          <w:rFonts w:cstheme="majorHAnsi"/>
          <w:highlight w:val="yellow"/>
        </w:rPr>
        <w:t xml:space="preserve"> </w:t>
      </w:r>
      <w:r w:rsidRPr="00796FFF">
        <w:rPr>
          <w:rFonts w:cstheme="majorHAnsi"/>
          <w:highlight w:val="yellow"/>
        </w:rPr>
        <w:t>Australian Professional Society on Alcohol and other Drugs</w:t>
      </w:r>
      <w:r>
        <w:rPr>
          <w:rFonts w:cstheme="majorHAnsi"/>
          <w:highlight w:val="yellow"/>
        </w:rPr>
        <w:t xml:space="preserve">, </w:t>
      </w:r>
      <w:r w:rsidRPr="00796FFF">
        <w:rPr>
          <w:rFonts w:cstheme="majorHAnsi"/>
          <w:color w:val="000000"/>
          <w:szCs w:val="22"/>
          <w:highlight w:val="yellow"/>
          <w:lang w:eastAsia="en-AU"/>
        </w:rPr>
        <w:t>National Prison Hepatitis C Network</w:t>
      </w:r>
      <w:r>
        <w:rPr>
          <w:rFonts w:cstheme="majorHAnsi"/>
          <w:highlight w:val="yellow"/>
        </w:rPr>
        <w:t xml:space="preserve">, </w:t>
      </w:r>
      <w:r w:rsidRPr="00796FFF">
        <w:rPr>
          <w:rFonts w:cstheme="majorHAnsi"/>
          <w:color w:val="000000"/>
          <w:szCs w:val="22"/>
          <w:highlight w:val="yellow"/>
          <w:lang w:eastAsia="en-AU"/>
        </w:rPr>
        <w:t>Pharmaceutical Society of Australia</w:t>
      </w:r>
      <w:r>
        <w:rPr>
          <w:rFonts w:cstheme="majorHAnsi"/>
          <w:highlight w:val="yellow"/>
        </w:rPr>
        <w:t xml:space="preserve">, </w:t>
      </w:r>
      <w:r w:rsidRPr="00796FFF">
        <w:rPr>
          <w:rFonts w:cstheme="majorHAnsi"/>
          <w:highlight w:val="yellow"/>
        </w:rPr>
        <w:t>Royal Australasian College of Physicians Chapter of Addiction Medicine</w:t>
      </w:r>
      <w:r>
        <w:rPr>
          <w:rFonts w:cstheme="majorHAnsi"/>
          <w:highlight w:val="yellow"/>
        </w:rPr>
        <w:t xml:space="preserve">, </w:t>
      </w:r>
      <w:r w:rsidRPr="00796FFF">
        <w:rPr>
          <w:rFonts w:cstheme="majorHAnsi"/>
          <w:highlight w:val="yellow"/>
        </w:rPr>
        <w:t>Royal Australian and New Zealand College of Psychiatrists Faculty of Addiction Psychiatry</w:t>
      </w:r>
      <w:r>
        <w:rPr>
          <w:rFonts w:cstheme="majorHAnsi"/>
          <w:highlight w:val="yellow"/>
        </w:rPr>
        <w:t xml:space="preserve">, </w:t>
      </w:r>
      <w:r w:rsidRPr="00796FFF">
        <w:rPr>
          <w:rFonts w:cstheme="majorHAnsi"/>
          <w:highlight w:val="yellow"/>
        </w:rPr>
        <w:t>Harm Reduction in Prisons Reference Group</w:t>
      </w:r>
      <w:r>
        <w:rPr>
          <w:rFonts w:cstheme="majorHAnsi"/>
          <w:highlight w:val="yellow"/>
        </w:rPr>
        <w:t xml:space="preserve">, </w:t>
      </w:r>
      <w:r w:rsidRPr="00796FFF">
        <w:rPr>
          <w:rFonts w:cstheme="majorHAnsi"/>
          <w:color w:val="000000"/>
          <w:szCs w:val="22"/>
          <w:highlight w:val="yellow"/>
          <w:lang w:eastAsia="en-AU"/>
        </w:rPr>
        <w:t>Royal Australasian College of General Practitioners National Faculty of Specific Interests Addiction Network</w:t>
      </w:r>
      <w:r>
        <w:rPr>
          <w:rFonts w:cstheme="majorHAnsi"/>
          <w:highlight w:val="yellow"/>
        </w:rPr>
        <w:t xml:space="preserve">, </w:t>
      </w:r>
      <w:r w:rsidRPr="00796FFF">
        <w:rPr>
          <w:rFonts w:cstheme="majorHAnsi"/>
          <w:highlight w:val="yellow"/>
        </w:rPr>
        <w:t>National Aboriginal Community Controlled Health Organisation</w:t>
      </w:r>
      <w:r>
        <w:rPr>
          <w:rFonts w:cstheme="majorHAnsi"/>
          <w:highlight w:val="yellow"/>
        </w:rPr>
        <w:t xml:space="preserve">, </w:t>
      </w:r>
      <w:r w:rsidRPr="00796FFF">
        <w:rPr>
          <w:rFonts w:cstheme="majorHAnsi"/>
          <w:highlight w:val="yellow"/>
        </w:rPr>
        <w:t>Society of Hospital Pharmacists of Australia.</w:t>
      </w:r>
    </w:p>
    <w:p w14:paraId="74C78E87" w14:textId="41B36AB6" w:rsidR="00353919" w:rsidRPr="00796FFF" w:rsidRDefault="00796FFF" w:rsidP="00796FFF">
      <w:pPr>
        <w:rPr>
          <w:rFonts w:cstheme="majorHAnsi"/>
        </w:rPr>
      </w:pPr>
      <w:r w:rsidRPr="00796FFF">
        <w:rPr>
          <w:rFonts w:cstheme="majorHAnsi"/>
          <w:highlight w:val="yellow"/>
        </w:rPr>
        <w:t>The statement has been endorsed by XX</w:t>
      </w:r>
      <w:commentRangeEnd w:id="17"/>
      <w:r>
        <w:rPr>
          <w:rStyle w:val="CommentReference"/>
          <w:rFonts w:asciiTheme="minorHAnsi" w:eastAsiaTheme="minorHAnsi" w:hAnsiTheme="minorHAnsi" w:cstheme="minorBidi"/>
          <w:kern w:val="2"/>
          <w:lang w:eastAsia="en-US"/>
          <w14:ligatures w14:val="standardContextual"/>
        </w:rPr>
        <w:commentReference w:id="17"/>
      </w:r>
    </w:p>
    <w:sectPr w:rsidR="00353919" w:rsidRPr="00796FFF" w:rsidSect="009170B9">
      <w:headerReference w:type="even" r:id="rId13"/>
      <w:headerReference w:type="default" r:id="rId14"/>
      <w:footerReference w:type="even" r:id="rId15"/>
      <w:footerReference w:type="default" r:id="rId16"/>
      <w:headerReference w:type="first" r:id="rId17"/>
      <w:footerReference w:type="first" r:id="rId18"/>
      <w:pgSz w:w="11900" w:h="16840"/>
      <w:pgMar w:top="1404" w:right="1581" w:bottom="1418" w:left="1247"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Jocelyn Chan" w:date="2024-07-16T11:05:00Z" w:initials="JC">
    <w:p w14:paraId="5332A1A3" w14:textId="77777777" w:rsidR="00796FFF" w:rsidRDefault="00796FFF" w:rsidP="00796FFF">
      <w:pPr>
        <w:pStyle w:val="CommentText"/>
      </w:pPr>
      <w:r>
        <w:rPr>
          <w:rStyle w:val="CommentReference"/>
        </w:rPr>
        <w:annotationRef/>
      </w:r>
      <w:r>
        <w:t>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332A1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AC9DBE" w16cex:dateUtc="2024-07-16T0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332A1A3" w16cid:durableId="4EAC9D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01DA36" w14:textId="77777777" w:rsidR="00041328" w:rsidRDefault="00041328" w:rsidP="009C2B6F">
      <w:r>
        <w:separator/>
      </w:r>
    </w:p>
  </w:endnote>
  <w:endnote w:type="continuationSeparator" w:id="0">
    <w:p w14:paraId="7569F434" w14:textId="77777777" w:rsidR="00041328" w:rsidRDefault="00041328" w:rsidP="009C2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panose1 w:val="00000000000000000000"/>
    <w:charset w:val="00"/>
    <w:family w:val="roman"/>
    <w:notTrueType/>
    <w:pitch w:val="variable"/>
    <w:sig w:usb0="60000287" w:usb1="00000001" w:usb2="00000000" w:usb3="00000000" w:csb0="0000019F" w:csb1="00000000"/>
  </w:font>
  <w:font w:name="Optima">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97821907"/>
      <w:docPartObj>
        <w:docPartGallery w:val="Page Numbers (Bottom of Page)"/>
        <w:docPartUnique/>
      </w:docPartObj>
    </w:sdtPr>
    <w:sdtContent>
      <w:p w14:paraId="77AE217A" w14:textId="69898B18" w:rsidR="009C2B6F" w:rsidRDefault="009C2B6F" w:rsidP="00917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91FEFEB" w14:textId="7B9D1EEA" w:rsidR="009C2B6F" w:rsidRDefault="009C2B6F" w:rsidP="009C2B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73672910"/>
      <w:docPartObj>
        <w:docPartGallery w:val="Page Numbers (Bottom of Page)"/>
        <w:docPartUnique/>
      </w:docPartObj>
    </w:sdtPr>
    <w:sdtContent>
      <w:p w14:paraId="5CAA05DD" w14:textId="49633580" w:rsidR="009C2B6F" w:rsidRDefault="009C2B6F" w:rsidP="009170B9">
        <w:pPr>
          <w:pStyle w:val="Footer"/>
          <w:framePr w:wrap="none" w:vAnchor="text" w:hAnchor="page" w:x="10478"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D67CF9" w14:textId="7EF0586B" w:rsidR="009C2B6F" w:rsidRDefault="00A7194A" w:rsidP="009C2B6F">
    <w:pPr>
      <w:pStyle w:val="Footer"/>
      <w:ind w:right="360"/>
    </w:pPr>
    <w:r>
      <w:t>Co</w:t>
    </w:r>
    <w:r w:rsidRPr="00A7194A">
      <w:t xml:space="preserve">nsensus statement on </w:t>
    </w:r>
    <w:r>
      <w:t>OAT</w:t>
    </w:r>
    <w:r w:rsidRPr="00A7194A">
      <w:t xml:space="preserve"> in custodial settings</w:t>
    </w:r>
    <w:r w:rsidR="009C2B6F">
      <w:t xml:space="preserve">| </w:t>
    </w:r>
    <w:r w:rsidR="00C33270">
      <w:t>July</w:t>
    </w:r>
    <w:r w:rsidR="009C2B6F">
      <w:t xml:space="preserve"> 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05799A" w14:textId="77777777" w:rsidR="008B1AE8" w:rsidRDefault="008B1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344D6F" w14:textId="77777777" w:rsidR="00041328" w:rsidRDefault="00041328" w:rsidP="009C2B6F">
      <w:r>
        <w:separator/>
      </w:r>
    </w:p>
  </w:footnote>
  <w:footnote w:type="continuationSeparator" w:id="0">
    <w:p w14:paraId="62D343B1" w14:textId="77777777" w:rsidR="00041328" w:rsidRDefault="00041328" w:rsidP="009C2B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01456" w14:textId="77777777" w:rsidR="008B1AE8" w:rsidRDefault="008B1A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5F77A9" w14:textId="4950A9F8" w:rsidR="006E7E29" w:rsidRDefault="00A7194A" w:rsidP="00A7194A">
    <w:pPr>
      <w:pStyle w:val="Header"/>
      <w:tabs>
        <w:tab w:val="clear" w:pos="4513"/>
        <w:tab w:val="clear" w:pos="9026"/>
        <w:tab w:val="right" w:pos="9072"/>
      </w:tabs>
    </w:pPr>
    <w:r>
      <w:rPr>
        <w:noProof/>
        <w14:ligatures w14:val="standardContextual"/>
      </w:rPr>
      <w:t xml:space="preserve"> </w:t>
    </w:r>
    <w:r w:rsidR="009170B9">
      <w:rPr>
        <w:noProof/>
        <w14:ligatures w14:val="standardContextual"/>
      </w:rPr>
      <mc:AlternateContent>
        <mc:Choice Requires="wps">
          <w:drawing>
            <wp:anchor distT="0" distB="0" distL="114300" distR="114300" simplePos="0" relativeHeight="251657216" behindDoc="0" locked="0" layoutInCell="1" allowOverlap="1" wp14:anchorId="6724CA44" wp14:editId="453F04D8">
              <wp:simplePos x="0" y="0"/>
              <wp:positionH relativeFrom="column">
                <wp:posOffset>5647578</wp:posOffset>
              </wp:positionH>
              <wp:positionV relativeFrom="paragraph">
                <wp:posOffset>409575</wp:posOffset>
              </wp:positionV>
              <wp:extent cx="887506" cy="268941"/>
              <wp:effectExtent l="0" t="0" r="1905" b="0"/>
              <wp:wrapNone/>
              <wp:docPr id="936829250" name="Rectangle 1"/>
              <wp:cNvGraphicFramePr/>
              <a:graphic xmlns:a="http://schemas.openxmlformats.org/drawingml/2006/main">
                <a:graphicData uri="http://schemas.microsoft.com/office/word/2010/wordprocessingShape">
                  <wps:wsp>
                    <wps:cNvSpPr/>
                    <wps:spPr>
                      <a:xfrm>
                        <a:off x="0" y="0"/>
                        <a:ext cx="887506" cy="2689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0CF4BB" id="Rectangle 1" o:spid="_x0000_s1026" style="position:absolute;margin-left:444.7pt;margin-top:32.25pt;width:69.9pt;height:21.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" fillcolor="white [3212]" stroked="f"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1DC690" w14:textId="3662AA48" w:rsidR="006E7E29" w:rsidRDefault="00000000" w:rsidP="00A43D7A">
    <w:pPr>
      <w:pStyle w:val="Header"/>
      <w:ind w:right="360"/>
    </w:pPr>
    <w:sdt>
      <w:sdtPr>
        <w:rPr>
          <w:noProof/>
          <w14:ligatures w14:val="standardContextual"/>
        </w:rPr>
        <w:id w:val="1070012376"/>
        <w:docPartObj>
          <w:docPartGallery w:val="Watermarks"/>
          <w:docPartUnique/>
        </w:docPartObj>
      </w:sdtPr>
      <w:sdtContent>
        <w:r>
          <w:rPr>
            <w:noProof/>
            <w14:ligatures w14:val="standardContextual"/>
          </w:rPr>
          <w:pict w14:anchorId="5016F1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A7194A">
      <w:rPr>
        <w:noProof/>
        <w14:ligatures w14:val="standardContextual"/>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2544A"/>
    <w:multiLevelType w:val="hybridMultilevel"/>
    <w:tmpl w:val="BA606BDE"/>
    <w:lvl w:ilvl="0" w:tplc="8D3813BA">
      <w:start w:val="1"/>
      <w:numFmt w:val="bullet"/>
      <w:lvlText w:val=""/>
      <w:lvlJc w:val="left"/>
      <w:pPr>
        <w:ind w:left="1440" w:hanging="360"/>
      </w:pPr>
      <w:rPr>
        <w:rFonts w:ascii="Symbol" w:hAnsi="Symbol"/>
      </w:rPr>
    </w:lvl>
    <w:lvl w:ilvl="1" w:tplc="1E04E55C">
      <w:start w:val="1"/>
      <w:numFmt w:val="bullet"/>
      <w:lvlText w:val=""/>
      <w:lvlJc w:val="left"/>
      <w:pPr>
        <w:ind w:left="1440" w:hanging="360"/>
      </w:pPr>
      <w:rPr>
        <w:rFonts w:ascii="Symbol" w:hAnsi="Symbol"/>
      </w:rPr>
    </w:lvl>
    <w:lvl w:ilvl="2" w:tplc="BF8CE2FA">
      <w:start w:val="1"/>
      <w:numFmt w:val="bullet"/>
      <w:lvlText w:val=""/>
      <w:lvlJc w:val="left"/>
      <w:pPr>
        <w:ind w:left="1440" w:hanging="360"/>
      </w:pPr>
      <w:rPr>
        <w:rFonts w:ascii="Symbol" w:hAnsi="Symbol"/>
      </w:rPr>
    </w:lvl>
    <w:lvl w:ilvl="3" w:tplc="46A0C660">
      <w:start w:val="1"/>
      <w:numFmt w:val="bullet"/>
      <w:lvlText w:val=""/>
      <w:lvlJc w:val="left"/>
      <w:pPr>
        <w:ind w:left="1440" w:hanging="360"/>
      </w:pPr>
      <w:rPr>
        <w:rFonts w:ascii="Symbol" w:hAnsi="Symbol"/>
      </w:rPr>
    </w:lvl>
    <w:lvl w:ilvl="4" w:tplc="0A9A2680">
      <w:start w:val="1"/>
      <w:numFmt w:val="bullet"/>
      <w:lvlText w:val=""/>
      <w:lvlJc w:val="left"/>
      <w:pPr>
        <w:ind w:left="1440" w:hanging="360"/>
      </w:pPr>
      <w:rPr>
        <w:rFonts w:ascii="Symbol" w:hAnsi="Symbol"/>
      </w:rPr>
    </w:lvl>
    <w:lvl w:ilvl="5" w:tplc="4DBEE9BC">
      <w:start w:val="1"/>
      <w:numFmt w:val="bullet"/>
      <w:lvlText w:val=""/>
      <w:lvlJc w:val="left"/>
      <w:pPr>
        <w:ind w:left="1440" w:hanging="360"/>
      </w:pPr>
      <w:rPr>
        <w:rFonts w:ascii="Symbol" w:hAnsi="Symbol"/>
      </w:rPr>
    </w:lvl>
    <w:lvl w:ilvl="6" w:tplc="731EB7E8">
      <w:start w:val="1"/>
      <w:numFmt w:val="bullet"/>
      <w:lvlText w:val=""/>
      <w:lvlJc w:val="left"/>
      <w:pPr>
        <w:ind w:left="1440" w:hanging="360"/>
      </w:pPr>
      <w:rPr>
        <w:rFonts w:ascii="Symbol" w:hAnsi="Symbol"/>
      </w:rPr>
    </w:lvl>
    <w:lvl w:ilvl="7" w:tplc="DE46BEE0">
      <w:start w:val="1"/>
      <w:numFmt w:val="bullet"/>
      <w:lvlText w:val=""/>
      <w:lvlJc w:val="left"/>
      <w:pPr>
        <w:ind w:left="1440" w:hanging="360"/>
      </w:pPr>
      <w:rPr>
        <w:rFonts w:ascii="Symbol" w:hAnsi="Symbol"/>
      </w:rPr>
    </w:lvl>
    <w:lvl w:ilvl="8" w:tplc="53567928">
      <w:start w:val="1"/>
      <w:numFmt w:val="bullet"/>
      <w:lvlText w:val=""/>
      <w:lvlJc w:val="left"/>
      <w:pPr>
        <w:ind w:left="1440" w:hanging="360"/>
      </w:pPr>
      <w:rPr>
        <w:rFonts w:ascii="Symbol" w:hAnsi="Symbol"/>
      </w:rPr>
    </w:lvl>
  </w:abstractNum>
  <w:abstractNum w:abstractNumId="1" w15:restartNumberingAfterBreak="0">
    <w:nsid w:val="03E51F71"/>
    <w:multiLevelType w:val="hybridMultilevel"/>
    <w:tmpl w:val="38522B32"/>
    <w:lvl w:ilvl="0" w:tplc="08090005">
      <w:start w:val="1"/>
      <w:numFmt w:val="bullet"/>
      <w:lvlText w:val=""/>
      <w:lvlJc w:val="left"/>
      <w:pPr>
        <w:ind w:left="720" w:hanging="360"/>
      </w:pPr>
      <w:rPr>
        <w:rFonts w:ascii="Wingdings" w:hAnsi="Wingding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B9B5F36"/>
    <w:multiLevelType w:val="hybridMultilevel"/>
    <w:tmpl w:val="BA5A93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2F27F9"/>
    <w:multiLevelType w:val="hybridMultilevel"/>
    <w:tmpl w:val="4E9C2C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B119D7"/>
    <w:multiLevelType w:val="hybridMultilevel"/>
    <w:tmpl w:val="24787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1E156A"/>
    <w:multiLevelType w:val="hybridMultilevel"/>
    <w:tmpl w:val="7B167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E10BF6"/>
    <w:multiLevelType w:val="hybridMultilevel"/>
    <w:tmpl w:val="0324BC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765B18"/>
    <w:multiLevelType w:val="hybridMultilevel"/>
    <w:tmpl w:val="73BEAA68"/>
    <w:lvl w:ilvl="0" w:tplc="E2821C5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D3266D9"/>
    <w:multiLevelType w:val="hybridMultilevel"/>
    <w:tmpl w:val="9B36F6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D5657E0"/>
    <w:multiLevelType w:val="hybridMultilevel"/>
    <w:tmpl w:val="C9CC16B6"/>
    <w:lvl w:ilvl="0" w:tplc="D49AB02C">
      <w:start w:val="1"/>
      <w:numFmt w:val="bullet"/>
      <w:lvlText w:val=""/>
      <w:lvlJc w:val="left"/>
      <w:pPr>
        <w:ind w:left="720" w:hanging="360"/>
      </w:pPr>
      <w:rPr>
        <w:rFonts w:ascii="Symbol" w:hAnsi="Symbol" w:hint="default"/>
        <w:color w:val="377C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6A3CCF"/>
    <w:multiLevelType w:val="hybridMultilevel"/>
    <w:tmpl w:val="143820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5C55647"/>
    <w:multiLevelType w:val="hybridMultilevel"/>
    <w:tmpl w:val="42E0DF02"/>
    <w:lvl w:ilvl="0" w:tplc="F1A6FDF8">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666D9"/>
    <w:multiLevelType w:val="hybridMultilevel"/>
    <w:tmpl w:val="C37A98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D18464A"/>
    <w:multiLevelType w:val="hybridMultilevel"/>
    <w:tmpl w:val="6AAEEF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F50091"/>
    <w:multiLevelType w:val="hybridMultilevel"/>
    <w:tmpl w:val="B7E66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1D50DFB"/>
    <w:multiLevelType w:val="hybridMultilevel"/>
    <w:tmpl w:val="DFF2D46A"/>
    <w:lvl w:ilvl="0" w:tplc="131C9AF2">
      <w:numFmt w:val="bullet"/>
      <w:lvlText w:val="-"/>
      <w:lvlJc w:val="left"/>
      <w:pPr>
        <w:ind w:left="410" w:hanging="360"/>
      </w:pPr>
      <w:rPr>
        <w:rFonts w:ascii="Calibri" w:eastAsiaTheme="minorHAns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16" w15:restartNumberingAfterBreak="0">
    <w:nsid w:val="52C044F5"/>
    <w:multiLevelType w:val="hybridMultilevel"/>
    <w:tmpl w:val="634E30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EE716A8"/>
    <w:multiLevelType w:val="hybridMultilevel"/>
    <w:tmpl w:val="C5ACD300"/>
    <w:lvl w:ilvl="0" w:tplc="502878E4">
      <w:start w:val="1"/>
      <w:numFmt w:val="bullet"/>
      <w:lvlText w:val=""/>
      <w:lvlJc w:val="left"/>
      <w:pPr>
        <w:ind w:left="1440" w:hanging="360"/>
      </w:pPr>
      <w:rPr>
        <w:rFonts w:ascii="Symbol" w:hAnsi="Symbol"/>
      </w:rPr>
    </w:lvl>
    <w:lvl w:ilvl="1" w:tplc="42227AF6">
      <w:start w:val="1"/>
      <w:numFmt w:val="bullet"/>
      <w:lvlText w:val=""/>
      <w:lvlJc w:val="left"/>
      <w:pPr>
        <w:ind w:left="1440" w:hanging="360"/>
      </w:pPr>
      <w:rPr>
        <w:rFonts w:ascii="Symbol" w:hAnsi="Symbol"/>
      </w:rPr>
    </w:lvl>
    <w:lvl w:ilvl="2" w:tplc="AA8C4932">
      <w:start w:val="1"/>
      <w:numFmt w:val="bullet"/>
      <w:lvlText w:val=""/>
      <w:lvlJc w:val="left"/>
      <w:pPr>
        <w:ind w:left="1440" w:hanging="360"/>
      </w:pPr>
      <w:rPr>
        <w:rFonts w:ascii="Symbol" w:hAnsi="Symbol"/>
      </w:rPr>
    </w:lvl>
    <w:lvl w:ilvl="3" w:tplc="933288DA">
      <w:start w:val="1"/>
      <w:numFmt w:val="bullet"/>
      <w:lvlText w:val=""/>
      <w:lvlJc w:val="left"/>
      <w:pPr>
        <w:ind w:left="1440" w:hanging="360"/>
      </w:pPr>
      <w:rPr>
        <w:rFonts w:ascii="Symbol" w:hAnsi="Symbol"/>
      </w:rPr>
    </w:lvl>
    <w:lvl w:ilvl="4" w:tplc="803031B4">
      <w:start w:val="1"/>
      <w:numFmt w:val="bullet"/>
      <w:lvlText w:val=""/>
      <w:lvlJc w:val="left"/>
      <w:pPr>
        <w:ind w:left="1440" w:hanging="360"/>
      </w:pPr>
      <w:rPr>
        <w:rFonts w:ascii="Symbol" w:hAnsi="Symbol"/>
      </w:rPr>
    </w:lvl>
    <w:lvl w:ilvl="5" w:tplc="1772F3D6">
      <w:start w:val="1"/>
      <w:numFmt w:val="bullet"/>
      <w:lvlText w:val=""/>
      <w:lvlJc w:val="left"/>
      <w:pPr>
        <w:ind w:left="1440" w:hanging="360"/>
      </w:pPr>
      <w:rPr>
        <w:rFonts w:ascii="Symbol" w:hAnsi="Symbol"/>
      </w:rPr>
    </w:lvl>
    <w:lvl w:ilvl="6" w:tplc="EA1A6AF8">
      <w:start w:val="1"/>
      <w:numFmt w:val="bullet"/>
      <w:lvlText w:val=""/>
      <w:lvlJc w:val="left"/>
      <w:pPr>
        <w:ind w:left="1440" w:hanging="360"/>
      </w:pPr>
      <w:rPr>
        <w:rFonts w:ascii="Symbol" w:hAnsi="Symbol"/>
      </w:rPr>
    </w:lvl>
    <w:lvl w:ilvl="7" w:tplc="43A22516">
      <w:start w:val="1"/>
      <w:numFmt w:val="bullet"/>
      <w:lvlText w:val=""/>
      <w:lvlJc w:val="left"/>
      <w:pPr>
        <w:ind w:left="1440" w:hanging="360"/>
      </w:pPr>
      <w:rPr>
        <w:rFonts w:ascii="Symbol" w:hAnsi="Symbol"/>
      </w:rPr>
    </w:lvl>
    <w:lvl w:ilvl="8" w:tplc="39FCF61E">
      <w:start w:val="1"/>
      <w:numFmt w:val="bullet"/>
      <w:lvlText w:val=""/>
      <w:lvlJc w:val="left"/>
      <w:pPr>
        <w:ind w:left="1440" w:hanging="360"/>
      </w:pPr>
      <w:rPr>
        <w:rFonts w:ascii="Symbol" w:hAnsi="Symbol"/>
      </w:rPr>
    </w:lvl>
  </w:abstractNum>
  <w:abstractNum w:abstractNumId="18" w15:restartNumberingAfterBreak="0">
    <w:nsid w:val="5FA22251"/>
    <w:multiLevelType w:val="hybridMultilevel"/>
    <w:tmpl w:val="611E2F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557112A"/>
    <w:multiLevelType w:val="hybridMultilevel"/>
    <w:tmpl w:val="5BA89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74E6764"/>
    <w:multiLevelType w:val="hybridMultilevel"/>
    <w:tmpl w:val="539016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317ABC"/>
    <w:multiLevelType w:val="hybridMultilevel"/>
    <w:tmpl w:val="9208B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9367DA9"/>
    <w:multiLevelType w:val="hybridMultilevel"/>
    <w:tmpl w:val="2A08E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F461B40"/>
    <w:multiLevelType w:val="hybridMultilevel"/>
    <w:tmpl w:val="707CC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07749CA"/>
    <w:multiLevelType w:val="hybridMultilevel"/>
    <w:tmpl w:val="2FB6AE72"/>
    <w:lvl w:ilvl="0" w:tplc="F1A6FDF8">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1767B47"/>
    <w:multiLevelType w:val="hybridMultilevel"/>
    <w:tmpl w:val="57A84B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1CC7D9C"/>
    <w:multiLevelType w:val="hybridMultilevel"/>
    <w:tmpl w:val="BB5421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42912D4"/>
    <w:multiLevelType w:val="hybridMultilevel"/>
    <w:tmpl w:val="05061C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DFC7781"/>
    <w:multiLevelType w:val="hybridMultilevel"/>
    <w:tmpl w:val="1576BC20"/>
    <w:lvl w:ilvl="0" w:tplc="08090005">
      <w:start w:val="1"/>
      <w:numFmt w:val="bullet"/>
      <w:lvlText w:val=""/>
      <w:lvlJc w:val="left"/>
      <w:pPr>
        <w:ind w:left="720" w:hanging="360"/>
      </w:pPr>
      <w:rPr>
        <w:rFonts w:ascii="Wingdings" w:hAnsi="Wingding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693915575">
    <w:abstractNumId w:val="9"/>
  </w:num>
  <w:num w:numId="2" w16cid:durableId="110825376">
    <w:abstractNumId w:val="24"/>
  </w:num>
  <w:num w:numId="3" w16cid:durableId="637272397">
    <w:abstractNumId w:val="11"/>
  </w:num>
  <w:num w:numId="4" w16cid:durableId="1458917211">
    <w:abstractNumId w:val="28"/>
  </w:num>
  <w:num w:numId="5" w16cid:durableId="1942059723">
    <w:abstractNumId w:val="1"/>
  </w:num>
  <w:num w:numId="6" w16cid:durableId="504368078">
    <w:abstractNumId w:val="2"/>
  </w:num>
  <w:num w:numId="7" w16cid:durableId="557058560">
    <w:abstractNumId w:val="23"/>
  </w:num>
  <w:num w:numId="8" w16cid:durableId="1637491762">
    <w:abstractNumId w:val="12"/>
  </w:num>
  <w:num w:numId="9" w16cid:durableId="1019772427">
    <w:abstractNumId w:val="18"/>
  </w:num>
  <w:num w:numId="10" w16cid:durableId="479350136">
    <w:abstractNumId w:val="7"/>
  </w:num>
  <w:num w:numId="11" w16cid:durableId="24137989">
    <w:abstractNumId w:val="6"/>
  </w:num>
  <w:num w:numId="12" w16cid:durableId="3672535">
    <w:abstractNumId w:val="26"/>
  </w:num>
  <w:num w:numId="13" w16cid:durableId="826291056">
    <w:abstractNumId w:val="3"/>
  </w:num>
  <w:num w:numId="14" w16cid:durableId="1628470071">
    <w:abstractNumId w:val="20"/>
  </w:num>
  <w:num w:numId="15" w16cid:durableId="1823691389">
    <w:abstractNumId w:val="4"/>
  </w:num>
  <w:num w:numId="16" w16cid:durableId="1795563266">
    <w:abstractNumId w:val="13"/>
  </w:num>
  <w:num w:numId="17" w16cid:durableId="1849562200">
    <w:abstractNumId w:val="25"/>
  </w:num>
  <w:num w:numId="18" w16cid:durableId="1604802656">
    <w:abstractNumId w:val="22"/>
  </w:num>
  <w:num w:numId="19" w16cid:durableId="1445883417">
    <w:abstractNumId w:val="19"/>
  </w:num>
  <w:num w:numId="20" w16cid:durableId="1017347007">
    <w:abstractNumId w:val="8"/>
  </w:num>
  <w:num w:numId="21" w16cid:durableId="1966302311">
    <w:abstractNumId w:val="14"/>
  </w:num>
  <w:num w:numId="22" w16cid:durableId="2126191936">
    <w:abstractNumId w:val="16"/>
  </w:num>
  <w:num w:numId="23" w16cid:durableId="1260873074">
    <w:abstractNumId w:val="15"/>
  </w:num>
  <w:num w:numId="24" w16cid:durableId="1402869971">
    <w:abstractNumId w:val="5"/>
  </w:num>
  <w:num w:numId="25" w16cid:durableId="697972171">
    <w:abstractNumId w:val="0"/>
  </w:num>
  <w:num w:numId="26" w16cid:durableId="140853611">
    <w:abstractNumId w:val="17"/>
  </w:num>
  <w:num w:numId="27" w16cid:durableId="650137453">
    <w:abstractNumId w:val="10"/>
  </w:num>
  <w:num w:numId="28" w16cid:durableId="1421756573">
    <w:abstractNumId w:val="21"/>
  </w:num>
  <w:num w:numId="29" w16cid:durableId="371031671">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celyn Chan">
    <w15:presenceInfo w15:providerId="AD" w15:userId="S::jocelyn.chan@burnet.edu.au::cbe2a7b5-dbb3-4ff7-9dd4-ab4c653e47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t9s0axrwaxzqe5f2av90t002rr29fvfd5v&quot;&gt;My EndNote Library&lt;record-ids&gt;&lt;item&gt;1062&lt;/item&gt;&lt;item&gt;1096&lt;/item&gt;&lt;item&gt;1097&lt;/item&gt;&lt;item&gt;1107&lt;/item&gt;&lt;item&gt;1118&lt;/item&gt;&lt;item&gt;1130&lt;/item&gt;&lt;item&gt;1132&lt;/item&gt;&lt;item&gt;1160&lt;/item&gt;&lt;item&gt;1170&lt;/item&gt;&lt;item&gt;1173&lt;/item&gt;&lt;item&gt;1187&lt;/item&gt;&lt;item&gt;1189&lt;/item&gt;&lt;item&gt;1209&lt;/item&gt;&lt;item&gt;1220&lt;/item&gt;&lt;item&gt;1254&lt;/item&gt;&lt;item&gt;1333&lt;/item&gt;&lt;item&gt;1339&lt;/item&gt;&lt;item&gt;1349&lt;/item&gt;&lt;item&gt;1363&lt;/item&gt;&lt;item&gt;1376&lt;/item&gt;&lt;item&gt;1379&lt;/item&gt;&lt;item&gt;1387&lt;/item&gt;&lt;item&gt;1403&lt;/item&gt;&lt;item&gt;1410&lt;/item&gt;&lt;item&gt;1411&lt;/item&gt;&lt;item&gt;1423&lt;/item&gt;&lt;item&gt;1430&lt;/item&gt;&lt;item&gt;1450&lt;/item&gt;&lt;item&gt;1469&lt;/item&gt;&lt;item&gt;1489&lt;/item&gt;&lt;item&gt;1490&lt;/item&gt;&lt;item&gt;1492&lt;/item&gt;&lt;item&gt;1493&lt;/item&gt;&lt;item&gt;1498&lt;/item&gt;&lt;item&gt;1499&lt;/item&gt;&lt;item&gt;1500&lt;/item&gt;&lt;item&gt;1501&lt;/item&gt;&lt;item&gt;1502&lt;/item&gt;&lt;item&gt;1503&lt;/item&gt;&lt;item&gt;1504&lt;/item&gt;&lt;item&gt;1505&lt;/item&gt;&lt;item&gt;1507&lt;/item&gt;&lt;item&gt;1508&lt;/item&gt;&lt;item&gt;1509&lt;/item&gt;&lt;item&gt;1510&lt;/item&gt;&lt;item&gt;1511&lt;/item&gt;&lt;item&gt;1512&lt;/item&gt;&lt;item&gt;1515&lt;/item&gt;&lt;item&gt;1516&lt;/item&gt;&lt;item&gt;1517&lt;/item&gt;&lt;item&gt;1518&lt;/item&gt;&lt;item&gt;1519&lt;/item&gt;&lt;item&gt;1520&lt;/item&gt;&lt;item&gt;1523&lt;/item&gt;&lt;item&gt;1524&lt;/item&gt;&lt;item&gt;1525&lt;/item&gt;&lt;item&gt;1527&lt;/item&gt;&lt;item&gt;1528&lt;/item&gt;&lt;item&gt;1529&lt;/item&gt;&lt;item&gt;1530&lt;/item&gt;&lt;item&gt;1531&lt;/item&gt;&lt;item&gt;1532&lt;/item&gt;&lt;item&gt;1534&lt;/item&gt;&lt;item&gt;1535&lt;/item&gt;&lt;item&gt;1536&lt;/item&gt;&lt;item&gt;1538&lt;/item&gt;&lt;item&gt;1539&lt;/item&gt;&lt;item&gt;1540&lt;/item&gt;&lt;item&gt;1541&lt;/item&gt;&lt;item&gt;1542&lt;/item&gt;&lt;item&gt;1543&lt;/item&gt;&lt;item&gt;1544&lt;/item&gt;&lt;item&gt;1548&lt;/item&gt;&lt;item&gt;1549&lt;/item&gt;&lt;item&gt;1550&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65&lt;/item&gt;&lt;item&gt;1566&lt;/item&gt;&lt;item&gt;1567&lt;/item&gt;&lt;item&gt;1569&lt;/item&gt;&lt;item&gt;1570&lt;/item&gt;&lt;item&gt;1572&lt;/item&gt;&lt;item&gt;1573&lt;/item&gt;&lt;item&gt;1580&lt;/item&gt;&lt;item&gt;1584&lt;/item&gt;&lt;item&gt;1587&lt;/item&gt;&lt;item&gt;1588&lt;/item&gt;&lt;item&gt;1594&lt;/item&gt;&lt;item&gt;1595&lt;/item&gt;&lt;item&gt;1597&lt;/item&gt;&lt;item&gt;1619&lt;/item&gt;&lt;item&gt;1620&lt;/item&gt;&lt;item&gt;1631&lt;/item&gt;&lt;item&gt;1635&lt;/item&gt;&lt;item&gt;2464&lt;/item&gt;&lt;item&gt;2497&lt;/item&gt;&lt;item&gt;3041&lt;/item&gt;&lt;item&gt;3042&lt;/item&gt;&lt;/record-ids&gt;&lt;/item&gt;&lt;/Libraries&gt;"/>
  </w:docVars>
  <w:rsids>
    <w:rsidRoot w:val="009C2B6F"/>
    <w:rsid w:val="00003611"/>
    <w:rsid w:val="00041328"/>
    <w:rsid w:val="000533C7"/>
    <w:rsid w:val="000B5772"/>
    <w:rsid w:val="00137437"/>
    <w:rsid w:val="001468FB"/>
    <w:rsid w:val="001E2311"/>
    <w:rsid w:val="001E7910"/>
    <w:rsid w:val="001E7AD9"/>
    <w:rsid w:val="002534FF"/>
    <w:rsid w:val="00262226"/>
    <w:rsid w:val="0027768A"/>
    <w:rsid w:val="002C2F31"/>
    <w:rsid w:val="002F0CB5"/>
    <w:rsid w:val="00323DF6"/>
    <w:rsid w:val="00337777"/>
    <w:rsid w:val="003413FA"/>
    <w:rsid w:val="0034480A"/>
    <w:rsid w:val="00353919"/>
    <w:rsid w:val="003F1FA6"/>
    <w:rsid w:val="003F35DA"/>
    <w:rsid w:val="00442A10"/>
    <w:rsid w:val="00507379"/>
    <w:rsid w:val="0051221F"/>
    <w:rsid w:val="005974C5"/>
    <w:rsid w:val="005E0A23"/>
    <w:rsid w:val="00685B18"/>
    <w:rsid w:val="006E7E29"/>
    <w:rsid w:val="006F37F7"/>
    <w:rsid w:val="00736163"/>
    <w:rsid w:val="007361E0"/>
    <w:rsid w:val="00796FFF"/>
    <w:rsid w:val="007E281C"/>
    <w:rsid w:val="008B1AE8"/>
    <w:rsid w:val="008C6455"/>
    <w:rsid w:val="008D7D48"/>
    <w:rsid w:val="008E4A1E"/>
    <w:rsid w:val="009170B9"/>
    <w:rsid w:val="00952016"/>
    <w:rsid w:val="009C2B6F"/>
    <w:rsid w:val="009D732C"/>
    <w:rsid w:val="00A25F4C"/>
    <w:rsid w:val="00A43D7A"/>
    <w:rsid w:val="00A7194A"/>
    <w:rsid w:val="00A71AA8"/>
    <w:rsid w:val="00AD4CAB"/>
    <w:rsid w:val="00BE47F7"/>
    <w:rsid w:val="00C33270"/>
    <w:rsid w:val="00C82E46"/>
    <w:rsid w:val="00C94091"/>
    <w:rsid w:val="00CE6070"/>
    <w:rsid w:val="00D80960"/>
    <w:rsid w:val="00D83D1E"/>
    <w:rsid w:val="00E02D5B"/>
    <w:rsid w:val="00E53604"/>
    <w:rsid w:val="00EB530A"/>
    <w:rsid w:val="00EC24F7"/>
    <w:rsid w:val="00F36255"/>
    <w:rsid w:val="00F41B5A"/>
    <w:rsid w:val="00F631D0"/>
    <w:rsid w:val="00F8032C"/>
    <w:rsid w:val="00FA464D"/>
    <w:rsid w:val="00FA76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47B1D"/>
  <w15:chartTrackingRefBased/>
  <w15:docId w15:val="{C3F1DC12-D23C-4548-A13B-D558FFA88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4C5"/>
    <w:pPr>
      <w:spacing w:after="120"/>
    </w:pPr>
    <w:rPr>
      <w:rFonts w:asciiTheme="majorHAnsi" w:eastAsia="Times New Roman" w:hAnsiTheme="majorHAnsi" w:cs="Times New Roman"/>
      <w:kern w:val="0"/>
      <w:sz w:val="22"/>
      <w:lang w:eastAsia="en-GB"/>
      <w14:ligatures w14:val="none"/>
    </w:rPr>
  </w:style>
  <w:style w:type="paragraph" w:styleId="Heading1">
    <w:name w:val="heading 1"/>
    <w:basedOn w:val="Normal"/>
    <w:next w:val="Normal"/>
    <w:link w:val="Heading1Char"/>
    <w:uiPriority w:val="9"/>
    <w:qFormat/>
    <w:rsid w:val="00A7194A"/>
    <w:pPr>
      <w:keepNext/>
      <w:keepLines/>
      <w:spacing w:before="240"/>
      <w:outlineLvl w:val="0"/>
    </w:pPr>
    <w:rPr>
      <w:rFonts w:asciiTheme="minorHAnsi" w:eastAsiaTheme="majorEastAsia" w:hAnsiTheme="minorHAnsi" w:cstheme="majorBidi"/>
      <w:b/>
      <w:sz w:val="40"/>
      <w:szCs w:val="32"/>
    </w:rPr>
  </w:style>
  <w:style w:type="paragraph" w:styleId="Heading2">
    <w:name w:val="heading 2"/>
    <w:basedOn w:val="Normal"/>
    <w:next w:val="Normal"/>
    <w:link w:val="Heading2Char"/>
    <w:uiPriority w:val="9"/>
    <w:unhideWhenUsed/>
    <w:qFormat/>
    <w:rsid w:val="005974C5"/>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9C2B6F"/>
    <w:pPr>
      <w:keepNext/>
      <w:keepLines/>
      <w:spacing w:before="160"/>
      <w:outlineLvl w:val="2"/>
    </w:pPr>
    <w:rPr>
      <w:rFonts w:ascii="Consolas" w:eastAsiaTheme="majorEastAsia" w:hAnsi="Consolas" w:cstheme="majorBidi"/>
      <w:b/>
    </w:rPr>
  </w:style>
  <w:style w:type="paragraph" w:styleId="Heading4">
    <w:name w:val="heading 4"/>
    <w:aliases w:val="Heading 4 - Intro Front Cover"/>
    <w:basedOn w:val="Normal"/>
    <w:next w:val="Normal"/>
    <w:link w:val="Heading4Char"/>
    <w:uiPriority w:val="9"/>
    <w:unhideWhenUsed/>
    <w:qFormat/>
    <w:rsid w:val="006E7E29"/>
    <w:pPr>
      <w:keepNext/>
      <w:keepLines/>
      <w:spacing w:before="40"/>
      <w:outlineLvl w:val="3"/>
    </w:pPr>
    <w:rPr>
      <w:rFonts w:ascii="Consolas" w:eastAsiaTheme="majorEastAsia" w:hAnsi="Consolas" w:cstheme="majorBidi"/>
      <w:iCs/>
    </w:rPr>
  </w:style>
  <w:style w:type="paragraph" w:styleId="Heading5">
    <w:name w:val="heading 5"/>
    <w:basedOn w:val="Normal"/>
    <w:next w:val="Normal"/>
    <w:link w:val="Heading5Char"/>
    <w:uiPriority w:val="9"/>
    <w:semiHidden/>
    <w:unhideWhenUsed/>
    <w:qFormat/>
    <w:rsid w:val="006E7E29"/>
    <w:pPr>
      <w:keepNext/>
      <w:keepLines/>
      <w:spacing w:before="40"/>
      <w:outlineLvl w:val="4"/>
    </w:pPr>
    <w:rPr>
      <w:rFonts w:eastAsiaTheme="majorEastAsia" w:cstheme="majorBidi"/>
      <w:color w:val="E77307" w:themeColor="accent1" w:themeShade="BF"/>
    </w:rPr>
  </w:style>
  <w:style w:type="paragraph" w:styleId="Heading6">
    <w:name w:val="heading 6"/>
    <w:basedOn w:val="Normal"/>
    <w:next w:val="Normal"/>
    <w:link w:val="Heading6Char"/>
    <w:uiPriority w:val="9"/>
    <w:semiHidden/>
    <w:unhideWhenUsed/>
    <w:qFormat/>
    <w:rsid w:val="00A7194A"/>
    <w:pPr>
      <w:keepNext/>
      <w:keepLines/>
      <w:spacing w:before="40" w:line="259" w:lineRule="auto"/>
      <w:ind w:left="4320" w:hanging="360"/>
      <w:outlineLvl w:val="5"/>
    </w:pPr>
    <w:rPr>
      <w:rFonts w:eastAsiaTheme="majorEastAsia" w:cstheme="majorBidi"/>
      <w:color w:val="994C05" w:themeColor="accent1" w:themeShade="7F"/>
      <w:kern w:val="2"/>
      <w:szCs w:val="22"/>
      <w:lang w:eastAsia="en-US"/>
      <w14:ligatures w14:val="standardContextual"/>
    </w:rPr>
  </w:style>
  <w:style w:type="paragraph" w:styleId="Heading7">
    <w:name w:val="heading 7"/>
    <w:basedOn w:val="Normal"/>
    <w:next w:val="Normal"/>
    <w:link w:val="Heading7Char"/>
    <w:uiPriority w:val="9"/>
    <w:semiHidden/>
    <w:unhideWhenUsed/>
    <w:qFormat/>
    <w:rsid w:val="00A7194A"/>
    <w:pPr>
      <w:keepNext/>
      <w:keepLines/>
      <w:spacing w:before="40" w:line="259" w:lineRule="auto"/>
      <w:ind w:left="5040" w:hanging="360"/>
      <w:outlineLvl w:val="6"/>
    </w:pPr>
    <w:rPr>
      <w:rFonts w:eastAsiaTheme="majorEastAsia" w:cstheme="majorBidi"/>
      <w:i/>
      <w:iCs/>
      <w:color w:val="994C05" w:themeColor="accent1" w:themeShade="7F"/>
      <w:kern w:val="2"/>
      <w:szCs w:val="22"/>
      <w:lang w:eastAsia="en-US"/>
      <w14:ligatures w14:val="standardContextual"/>
    </w:rPr>
  </w:style>
  <w:style w:type="paragraph" w:styleId="Heading8">
    <w:name w:val="heading 8"/>
    <w:basedOn w:val="Normal"/>
    <w:next w:val="Normal"/>
    <w:link w:val="Heading8Char"/>
    <w:uiPriority w:val="9"/>
    <w:semiHidden/>
    <w:unhideWhenUsed/>
    <w:qFormat/>
    <w:rsid w:val="00A7194A"/>
    <w:pPr>
      <w:keepNext/>
      <w:keepLines/>
      <w:spacing w:before="40" w:line="259" w:lineRule="auto"/>
      <w:ind w:left="5760" w:hanging="360"/>
      <w:outlineLvl w:val="7"/>
    </w:pPr>
    <w:rPr>
      <w:rFonts w:eastAsiaTheme="majorEastAsia" w:cstheme="majorBidi"/>
      <w:color w:val="272727" w:themeColor="text1" w:themeTint="D8"/>
      <w:kern w:val="2"/>
      <w:sz w:val="21"/>
      <w:szCs w:val="21"/>
      <w:lang w:eastAsia="en-US"/>
      <w14:ligatures w14:val="standardContextual"/>
    </w:rPr>
  </w:style>
  <w:style w:type="paragraph" w:styleId="Heading9">
    <w:name w:val="heading 9"/>
    <w:basedOn w:val="Normal"/>
    <w:next w:val="Normal"/>
    <w:link w:val="Heading9Char"/>
    <w:uiPriority w:val="9"/>
    <w:semiHidden/>
    <w:unhideWhenUsed/>
    <w:qFormat/>
    <w:rsid w:val="00A7194A"/>
    <w:pPr>
      <w:keepNext/>
      <w:keepLines/>
      <w:spacing w:before="40" w:line="259" w:lineRule="auto"/>
      <w:ind w:left="6480" w:hanging="360"/>
      <w:outlineLvl w:val="8"/>
    </w:pPr>
    <w:rPr>
      <w:rFonts w:eastAsiaTheme="majorEastAsia" w:cstheme="majorBidi"/>
      <w:i/>
      <w:iCs/>
      <w:color w:val="272727" w:themeColor="text1" w:themeTint="D8"/>
      <w:kern w:val="2"/>
      <w:sz w:val="21"/>
      <w:szCs w:val="21"/>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2B6F"/>
    <w:pPr>
      <w:tabs>
        <w:tab w:val="center" w:pos="4513"/>
        <w:tab w:val="right" w:pos="9026"/>
      </w:tabs>
    </w:pPr>
  </w:style>
  <w:style w:type="character" w:customStyle="1" w:styleId="HeaderChar">
    <w:name w:val="Header Char"/>
    <w:basedOn w:val="DefaultParagraphFont"/>
    <w:link w:val="Header"/>
    <w:uiPriority w:val="99"/>
    <w:rsid w:val="009C2B6F"/>
  </w:style>
  <w:style w:type="paragraph" w:styleId="Footer">
    <w:name w:val="footer"/>
    <w:basedOn w:val="Normal"/>
    <w:link w:val="FooterChar"/>
    <w:uiPriority w:val="99"/>
    <w:unhideWhenUsed/>
    <w:rsid w:val="009C2B6F"/>
    <w:pPr>
      <w:tabs>
        <w:tab w:val="center" w:pos="4513"/>
        <w:tab w:val="right" w:pos="9026"/>
      </w:tabs>
    </w:pPr>
  </w:style>
  <w:style w:type="character" w:customStyle="1" w:styleId="FooterChar">
    <w:name w:val="Footer Char"/>
    <w:basedOn w:val="DefaultParagraphFont"/>
    <w:link w:val="Footer"/>
    <w:uiPriority w:val="99"/>
    <w:rsid w:val="009C2B6F"/>
  </w:style>
  <w:style w:type="character" w:styleId="PageNumber">
    <w:name w:val="page number"/>
    <w:basedOn w:val="DefaultParagraphFont"/>
    <w:uiPriority w:val="99"/>
    <w:semiHidden/>
    <w:unhideWhenUsed/>
    <w:rsid w:val="009C2B6F"/>
  </w:style>
  <w:style w:type="paragraph" w:styleId="Revision">
    <w:name w:val="Revision"/>
    <w:hidden/>
    <w:uiPriority w:val="99"/>
    <w:semiHidden/>
    <w:rsid w:val="009C2B6F"/>
  </w:style>
  <w:style w:type="character" w:customStyle="1" w:styleId="Heading1Char">
    <w:name w:val="Heading 1 Char"/>
    <w:basedOn w:val="DefaultParagraphFont"/>
    <w:link w:val="Heading1"/>
    <w:uiPriority w:val="9"/>
    <w:rsid w:val="00A7194A"/>
    <w:rPr>
      <w:rFonts w:eastAsiaTheme="majorEastAsia" w:cstheme="majorBidi"/>
      <w:b/>
      <w:kern w:val="0"/>
      <w:sz w:val="40"/>
      <w:szCs w:val="32"/>
      <w:lang w:eastAsia="en-GB"/>
      <w14:ligatures w14:val="none"/>
    </w:rPr>
  </w:style>
  <w:style w:type="character" w:customStyle="1" w:styleId="Heading2Char">
    <w:name w:val="Heading 2 Char"/>
    <w:basedOn w:val="DefaultParagraphFont"/>
    <w:link w:val="Heading2"/>
    <w:uiPriority w:val="9"/>
    <w:rsid w:val="005974C5"/>
    <w:rPr>
      <w:rFonts w:asciiTheme="majorHAnsi" w:eastAsiaTheme="majorEastAsia" w:hAnsiTheme="majorHAnsi" w:cstheme="majorBidi"/>
      <w:b/>
      <w:kern w:val="0"/>
      <w:sz w:val="26"/>
      <w:szCs w:val="26"/>
      <w:lang w:eastAsia="en-GB"/>
      <w14:ligatures w14:val="none"/>
    </w:rPr>
  </w:style>
  <w:style w:type="character" w:customStyle="1" w:styleId="Heading3Char">
    <w:name w:val="Heading 3 Char"/>
    <w:basedOn w:val="DefaultParagraphFont"/>
    <w:link w:val="Heading3"/>
    <w:uiPriority w:val="9"/>
    <w:rsid w:val="009C2B6F"/>
    <w:rPr>
      <w:rFonts w:ascii="Consolas" w:eastAsiaTheme="majorEastAsia" w:hAnsi="Consolas" w:cstheme="majorBidi"/>
      <w:b/>
      <w:color w:val="000000" w:themeColor="text1"/>
    </w:rPr>
  </w:style>
  <w:style w:type="paragraph" w:styleId="IntenseQuote">
    <w:name w:val="Intense Quote"/>
    <w:basedOn w:val="Normal"/>
    <w:next w:val="Normal"/>
    <w:link w:val="IntenseQuoteChar"/>
    <w:uiPriority w:val="30"/>
    <w:qFormat/>
    <w:rsid w:val="009C2B6F"/>
    <w:pPr>
      <w:pBdr>
        <w:top w:val="single" w:sz="4" w:space="10" w:color="F99D46" w:themeColor="accent1"/>
        <w:bottom w:val="single" w:sz="4" w:space="10" w:color="F99D46" w:themeColor="accent1"/>
      </w:pBdr>
      <w:spacing w:before="360" w:after="360"/>
      <w:ind w:left="864" w:right="864"/>
      <w:jc w:val="center"/>
    </w:pPr>
    <w:rPr>
      <w:iCs/>
      <w:color w:val="BD572F" w:themeColor="text2"/>
    </w:rPr>
  </w:style>
  <w:style w:type="character" w:customStyle="1" w:styleId="IntenseQuoteChar">
    <w:name w:val="Intense Quote Char"/>
    <w:basedOn w:val="DefaultParagraphFont"/>
    <w:link w:val="IntenseQuote"/>
    <w:uiPriority w:val="30"/>
    <w:rsid w:val="009C2B6F"/>
    <w:rPr>
      <w:rFonts w:asciiTheme="majorHAnsi" w:hAnsiTheme="majorHAnsi"/>
      <w:iCs/>
      <w:color w:val="BD572F" w:themeColor="text2"/>
      <w:sz w:val="22"/>
    </w:rPr>
  </w:style>
  <w:style w:type="paragraph" w:styleId="ListParagraph">
    <w:name w:val="List Paragraph"/>
    <w:basedOn w:val="Normal"/>
    <w:link w:val="ListParagraphChar"/>
    <w:uiPriority w:val="34"/>
    <w:qFormat/>
    <w:rsid w:val="009C2B6F"/>
    <w:pPr>
      <w:ind w:left="720"/>
      <w:contextualSpacing/>
    </w:pPr>
  </w:style>
  <w:style w:type="paragraph" w:customStyle="1" w:styleId="BasicParagraph">
    <w:name w:val="[Basic Paragraph]"/>
    <w:basedOn w:val="Normal"/>
    <w:uiPriority w:val="99"/>
    <w:rsid w:val="006E7E29"/>
    <w:pPr>
      <w:autoSpaceDE w:val="0"/>
      <w:autoSpaceDN w:val="0"/>
      <w:adjustRightInd w:val="0"/>
      <w:spacing w:line="288" w:lineRule="auto"/>
      <w:textAlignment w:val="center"/>
    </w:pPr>
    <w:rPr>
      <w:rFonts w:ascii="Minion Pro" w:eastAsiaTheme="minorHAnsi" w:hAnsi="Minion Pro" w:cs="Minion Pro"/>
      <w:color w:val="000000"/>
      <w:lang w:val="en-US" w:eastAsia="en-US"/>
      <w14:ligatures w14:val="standardContextual"/>
    </w:rPr>
  </w:style>
  <w:style w:type="character" w:customStyle="1" w:styleId="Heading4Char">
    <w:name w:val="Heading 4 Char"/>
    <w:aliases w:val="Heading 4 - Intro Front Cover Char"/>
    <w:basedOn w:val="DefaultParagraphFont"/>
    <w:link w:val="Heading4"/>
    <w:uiPriority w:val="9"/>
    <w:rsid w:val="006E7E29"/>
    <w:rPr>
      <w:rFonts w:ascii="Consolas" w:eastAsiaTheme="majorEastAsia" w:hAnsi="Consolas" w:cstheme="majorBidi"/>
      <w:iCs/>
      <w:kern w:val="0"/>
      <w:sz w:val="22"/>
      <w:lang w:eastAsia="en-GB"/>
      <w14:ligatures w14:val="none"/>
    </w:rPr>
  </w:style>
  <w:style w:type="character" w:customStyle="1" w:styleId="Heading5Char">
    <w:name w:val="Heading 5 Char"/>
    <w:basedOn w:val="DefaultParagraphFont"/>
    <w:link w:val="Heading5"/>
    <w:uiPriority w:val="9"/>
    <w:semiHidden/>
    <w:rsid w:val="006E7E29"/>
    <w:rPr>
      <w:rFonts w:asciiTheme="majorHAnsi" w:eastAsiaTheme="majorEastAsia" w:hAnsiTheme="majorHAnsi" w:cstheme="majorBidi"/>
      <w:color w:val="E77307" w:themeColor="accent1" w:themeShade="BF"/>
      <w:kern w:val="0"/>
      <w:lang w:eastAsia="en-GB"/>
      <w14:ligatures w14:val="none"/>
    </w:rPr>
  </w:style>
  <w:style w:type="character" w:customStyle="1" w:styleId="Heading6Char">
    <w:name w:val="Heading 6 Char"/>
    <w:basedOn w:val="DefaultParagraphFont"/>
    <w:link w:val="Heading6"/>
    <w:uiPriority w:val="9"/>
    <w:semiHidden/>
    <w:rsid w:val="00A7194A"/>
    <w:rPr>
      <w:rFonts w:asciiTheme="majorHAnsi" w:eastAsiaTheme="majorEastAsia" w:hAnsiTheme="majorHAnsi" w:cstheme="majorBidi"/>
      <w:color w:val="994C05" w:themeColor="accent1" w:themeShade="7F"/>
      <w:sz w:val="22"/>
      <w:szCs w:val="22"/>
    </w:rPr>
  </w:style>
  <w:style w:type="character" w:customStyle="1" w:styleId="Heading7Char">
    <w:name w:val="Heading 7 Char"/>
    <w:basedOn w:val="DefaultParagraphFont"/>
    <w:link w:val="Heading7"/>
    <w:uiPriority w:val="9"/>
    <w:semiHidden/>
    <w:rsid w:val="00A7194A"/>
    <w:rPr>
      <w:rFonts w:asciiTheme="majorHAnsi" w:eastAsiaTheme="majorEastAsia" w:hAnsiTheme="majorHAnsi" w:cstheme="majorBidi"/>
      <w:i/>
      <w:iCs/>
      <w:color w:val="994C05" w:themeColor="accent1" w:themeShade="7F"/>
      <w:sz w:val="22"/>
      <w:szCs w:val="22"/>
    </w:rPr>
  </w:style>
  <w:style w:type="character" w:customStyle="1" w:styleId="Heading8Char">
    <w:name w:val="Heading 8 Char"/>
    <w:basedOn w:val="DefaultParagraphFont"/>
    <w:link w:val="Heading8"/>
    <w:uiPriority w:val="9"/>
    <w:semiHidden/>
    <w:rsid w:val="00A719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7194A"/>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A7194A"/>
    <w:rPr>
      <w:color w:val="BD572F" w:themeColor="hyperlink"/>
      <w:u w:val="single"/>
    </w:rPr>
  </w:style>
  <w:style w:type="character" w:customStyle="1" w:styleId="UnresolvedMention1">
    <w:name w:val="Unresolved Mention1"/>
    <w:basedOn w:val="DefaultParagraphFont"/>
    <w:uiPriority w:val="99"/>
    <w:semiHidden/>
    <w:unhideWhenUsed/>
    <w:rsid w:val="00A7194A"/>
    <w:rPr>
      <w:color w:val="605E5C"/>
      <w:shd w:val="clear" w:color="auto" w:fill="E1DFDD"/>
    </w:rPr>
  </w:style>
  <w:style w:type="paragraph" w:customStyle="1" w:styleId="Default">
    <w:name w:val="Default"/>
    <w:rsid w:val="00A7194A"/>
    <w:pPr>
      <w:autoSpaceDE w:val="0"/>
      <w:autoSpaceDN w:val="0"/>
      <w:adjustRightInd w:val="0"/>
    </w:pPr>
    <w:rPr>
      <w:rFonts w:ascii="Optima" w:hAnsi="Optima" w:cs="Optima"/>
      <w:color w:val="000000"/>
      <w:kern w:val="0"/>
    </w:rPr>
  </w:style>
  <w:style w:type="character" w:styleId="FollowedHyperlink">
    <w:name w:val="FollowedHyperlink"/>
    <w:basedOn w:val="DefaultParagraphFont"/>
    <w:uiPriority w:val="99"/>
    <w:semiHidden/>
    <w:unhideWhenUsed/>
    <w:rsid w:val="00A7194A"/>
    <w:rPr>
      <w:color w:val="BD572F" w:themeColor="followedHyperlink"/>
      <w:u w:val="single"/>
    </w:rPr>
  </w:style>
  <w:style w:type="character" w:customStyle="1" w:styleId="reference">
    <w:name w:val="reference"/>
    <w:basedOn w:val="DefaultParagraphFont"/>
    <w:rsid w:val="00A7194A"/>
  </w:style>
  <w:style w:type="paragraph" w:styleId="Title">
    <w:name w:val="Title"/>
    <w:basedOn w:val="Normal"/>
    <w:next w:val="Normal"/>
    <w:link w:val="TitleChar"/>
    <w:uiPriority w:val="10"/>
    <w:qFormat/>
    <w:rsid w:val="00A7194A"/>
    <w:pPr>
      <w:contextualSpacing/>
    </w:pPr>
    <w:rPr>
      <w:rFonts w:eastAsiaTheme="majorEastAsia"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A7194A"/>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A7194A"/>
    <w:rPr>
      <w:sz w:val="16"/>
      <w:szCs w:val="16"/>
    </w:rPr>
  </w:style>
  <w:style w:type="paragraph" w:styleId="CommentText">
    <w:name w:val="annotation text"/>
    <w:basedOn w:val="Normal"/>
    <w:link w:val="CommentTextChar"/>
    <w:uiPriority w:val="99"/>
    <w:unhideWhenUsed/>
    <w:rsid w:val="00A7194A"/>
    <w:pPr>
      <w:spacing w:after="160"/>
    </w:pPr>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A7194A"/>
    <w:rPr>
      <w:sz w:val="20"/>
      <w:szCs w:val="20"/>
    </w:rPr>
  </w:style>
  <w:style w:type="paragraph" w:customStyle="1" w:styleId="EndNoteBibliographyTitle">
    <w:name w:val="EndNote Bibliography Title"/>
    <w:basedOn w:val="Normal"/>
    <w:link w:val="EndNoteBibliographyTitleChar"/>
    <w:rsid w:val="00A7194A"/>
    <w:pPr>
      <w:spacing w:line="259" w:lineRule="auto"/>
      <w:jc w:val="center"/>
    </w:pPr>
    <w:rPr>
      <w:rFonts w:ascii="Calibri" w:hAnsi="Calibri" w:cs="Calibri"/>
      <w:noProof/>
      <w:szCs w:val="22"/>
      <w:lang w:val="en-US"/>
    </w:rPr>
  </w:style>
  <w:style w:type="character" w:customStyle="1" w:styleId="ListParagraphChar">
    <w:name w:val="List Paragraph Char"/>
    <w:basedOn w:val="DefaultParagraphFont"/>
    <w:link w:val="ListParagraph"/>
    <w:uiPriority w:val="34"/>
    <w:rsid w:val="00A7194A"/>
    <w:rPr>
      <w:rFonts w:asciiTheme="majorHAnsi" w:eastAsia="Times New Roman" w:hAnsiTheme="majorHAnsi" w:cs="Times New Roman"/>
      <w:kern w:val="0"/>
      <w:lang w:eastAsia="en-GB"/>
      <w14:ligatures w14:val="none"/>
    </w:rPr>
  </w:style>
  <w:style w:type="character" w:customStyle="1" w:styleId="EndNoteBibliographyTitleChar">
    <w:name w:val="EndNote Bibliography Title Char"/>
    <w:basedOn w:val="ListParagraphChar"/>
    <w:link w:val="EndNoteBibliographyTitle"/>
    <w:rsid w:val="00A7194A"/>
    <w:rPr>
      <w:rFonts w:ascii="Calibri" w:eastAsia="Times New Roman" w:hAnsi="Calibri" w:cs="Calibri"/>
      <w:noProof/>
      <w:kern w:val="0"/>
      <w:sz w:val="22"/>
      <w:szCs w:val="22"/>
      <w:lang w:val="en-US" w:eastAsia="en-GB"/>
      <w14:ligatures w14:val="none"/>
    </w:rPr>
  </w:style>
  <w:style w:type="paragraph" w:customStyle="1" w:styleId="EndNoteBibliography">
    <w:name w:val="EndNote Bibliography"/>
    <w:basedOn w:val="Normal"/>
    <w:link w:val="EndNoteBibliographyChar"/>
    <w:rsid w:val="00A7194A"/>
    <w:pPr>
      <w:spacing w:after="160"/>
    </w:pPr>
    <w:rPr>
      <w:rFonts w:ascii="Calibri" w:hAnsi="Calibri" w:cs="Calibri"/>
      <w:noProof/>
      <w:szCs w:val="22"/>
      <w:lang w:val="en-US"/>
    </w:rPr>
  </w:style>
  <w:style w:type="character" w:customStyle="1" w:styleId="EndNoteBibliographyChar">
    <w:name w:val="EndNote Bibliography Char"/>
    <w:basedOn w:val="ListParagraphChar"/>
    <w:link w:val="EndNoteBibliography"/>
    <w:rsid w:val="00A7194A"/>
    <w:rPr>
      <w:rFonts w:ascii="Calibri" w:eastAsia="Times New Roman" w:hAnsi="Calibri" w:cs="Calibri"/>
      <w:noProof/>
      <w:kern w:val="0"/>
      <w:sz w:val="22"/>
      <w:szCs w:val="22"/>
      <w:lang w:val="en-US" w:eastAsia="en-GB"/>
      <w14:ligatures w14:val="none"/>
    </w:rPr>
  </w:style>
  <w:style w:type="table" w:styleId="TableGrid">
    <w:name w:val="Table Grid"/>
    <w:basedOn w:val="TableNormal"/>
    <w:uiPriority w:val="39"/>
    <w:rsid w:val="00A7194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7194A"/>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7194A"/>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7194A"/>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A7194A"/>
    <w:rPr>
      <w:i/>
      <w:iCs/>
    </w:rPr>
  </w:style>
  <w:style w:type="paragraph" w:styleId="CommentSubject">
    <w:name w:val="annotation subject"/>
    <w:basedOn w:val="CommentText"/>
    <w:next w:val="CommentText"/>
    <w:link w:val="CommentSubjectChar"/>
    <w:uiPriority w:val="99"/>
    <w:semiHidden/>
    <w:unhideWhenUsed/>
    <w:rsid w:val="00A7194A"/>
    <w:rPr>
      <w:b/>
      <w:bCs/>
    </w:rPr>
  </w:style>
  <w:style w:type="character" w:customStyle="1" w:styleId="CommentSubjectChar">
    <w:name w:val="Comment Subject Char"/>
    <w:basedOn w:val="CommentTextChar"/>
    <w:link w:val="CommentSubject"/>
    <w:uiPriority w:val="99"/>
    <w:semiHidden/>
    <w:rsid w:val="00A7194A"/>
    <w:rPr>
      <w:b/>
      <w:bCs/>
      <w:sz w:val="20"/>
      <w:szCs w:val="20"/>
    </w:rPr>
  </w:style>
  <w:style w:type="paragraph" w:styleId="BalloonText">
    <w:name w:val="Balloon Text"/>
    <w:basedOn w:val="Normal"/>
    <w:link w:val="BalloonTextChar"/>
    <w:uiPriority w:val="99"/>
    <w:semiHidden/>
    <w:unhideWhenUsed/>
    <w:rsid w:val="00A7194A"/>
    <w:rPr>
      <w:rFonts w:ascii="Segoe UI" w:eastAsiaTheme="minorHAnsi" w:hAnsi="Segoe UI" w:cs="Segoe UI"/>
      <w:kern w:val="2"/>
      <w:sz w:val="18"/>
      <w:szCs w:val="18"/>
      <w:lang w:eastAsia="en-US"/>
      <w14:ligatures w14:val="standardContextual"/>
    </w:rPr>
  </w:style>
  <w:style w:type="character" w:customStyle="1" w:styleId="BalloonTextChar">
    <w:name w:val="Balloon Text Char"/>
    <w:basedOn w:val="DefaultParagraphFont"/>
    <w:link w:val="BalloonText"/>
    <w:uiPriority w:val="99"/>
    <w:semiHidden/>
    <w:rsid w:val="00A7194A"/>
    <w:rPr>
      <w:rFonts w:ascii="Segoe UI" w:hAnsi="Segoe UI" w:cs="Segoe UI"/>
      <w:sz w:val="18"/>
      <w:szCs w:val="18"/>
    </w:rPr>
  </w:style>
  <w:style w:type="character" w:customStyle="1" w:styleId="UnresolvedMention2">
    <w:name w:val="Unresolved Mention2"/>
    <w:basedOn w:val="DefaultParagraphFont"/>
    <w:uiPriority w:val="99"/>
    <w:semiHidden/>
    <w:unhideWhenUsed/>
    <w:rsid w:val="00A7194A"/>
    <w:rPr>
      <w:color w:val="605E5C"/>
      <w:shd w:val="clear" w:color="auto" w:fill="E1DFDD"/>
    </w:rPr>
  </w:style>
  <w:style w:type="character" w:styleId="UnresolvedMention">
    <w:name w:val="Unresolved Mention"/>
    <w:basedOn w:val="DefaultParagraphFont"/>
    <w:uiPriority w:val="99"/>
    <w:semiHidden/>
    <w:unhideWhenUsed/>
    <w:rsid w:val="00A7194A"/>
    <w:rPr>
      <w:color w:val="605E5C"/>
      <w:shd w:val="clear" w:color="auto" w:fill="E1DFDD"/>
    </w:rPr>
  </w:style>
  <w:style w:type="character" w:customStyle="1" w:styleId="anchor-text">
    <w:name w:val="anchor-text"/>
    <w:basedOn w:val="DefaultParagraphFont"/>
    <w:rsid w:val="00A7194A"/>
  </w:style>
  <w:style w:type="paragraph" w:styleId="TOCHeading">
    <w:name w:val="TOC Heading"/>
    <w:basedOn w:val="Heading1"/>
    <w:next w:val="Normal"/>
    <w:uiPriority w:val="39"/>
    <w:unhideWhenUsed/>
    <w:qFormat/>
    <w:rsid w:val="00A7194A"/>
    <w:pPr>
      <w:spacing w:line="259" w:lineRule="auto"/>
      <w:outlineLvl w:val="9"/>
    </w:pPr>
    <w:rPr>
      <w:rFonts w:asciiTheme="majorHAnsi" w:hAnsiTheme="majorHAnsi"/>
      <w:b w:val="0"/>
      <w:sz w:val="32"/>
      <w:lang w:val="en-US" w:eastAsia="en-US"/>
    </w:rPr>
  </w:style>
  <w:style w:type="paragraph" w:styleId="TOC1">
    <w:name w:val="toc 1"/>
    <w:basedOn w:val="Normal"/>
    <w:next w:val="Normal"/>
    <w:autoRedefine/>
    <w:uiPriority w:val="39"/>
    <w:unhideWhenUsed/>
    <w:rsid w:val="00A7194A"/>
    <w:pPr>
      <w:spacing w:after="100"/>
    </w:pPr>
  </w:style>
  <w:style w:type="paragraph" w:styleId="TOC2">
    <w:name w:val="toc 2"/>
    <w:basedOn w:val="Normal"/>
    <w:next w:val="Normal"/>
    <w:autoRedefine/>
    <w:uiPriority w:val="39"/>
    <w:unhideWhenUsed/>
    <w:rsid w:val="00A7194A"/>
    <w:pPr>
      <w:spacing w:after="100"/>
      <w:ind w:left="240"/>
    </w:pPr>
  </w:style>
  <w:style w:type="paragraph" w:styleId="NoSpacing">
    <w:name w:val="No Spacing"/>
    <w:uiPriority w:val="1"/>
    <w:qFormat/>
    <w:rsid w:val="005974C5"/>
    <w:rPr>
      <w:rFonts w:asciiTheme="majorHAnsi" w:eastAsia="Times New Roman" w:hAnsiTheme="majorHAnsi" w:cs="Times New Roman"/>
      <w:kern w:val="0"/>
      <w:sz w:val="22"/>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7571806">
      <w:bodyDiv w:val="1"/>
      <w:marLeft w:val="0"/>
      <w:marRight w:val="0"/>
      <w:marTop w:val="0"/>
      <w:marBottom w:val="0"/>
      <w:divBdr>
        <w:top w:val="none" w:sz="0" w:space="0" w:color="auto"/>
        <w:left w:val="none" w:sz="0" w:space="0" w:color="auto"/>
        <w:bottom w:val="none" w:sz="0" w:space="0" w:color="auto"/>
        <w:right w:val="none" w:sz="0" w:space="0" w:color="auto"/>
      </w:divBdr>
    </w:div>
    <w:div w:id="1040787794">
      <w:bodyDiv w:val="1"/>
      <w:marLeft w:val="0"/>
      <w:marRight w:val="0"/>
      <w:marTop w:val="0"/>
      <w:marBottom w:val="0"/>
      <w:divBdr>
        <w:top w:val="none" w:sz="0" w:space="0" w:color="auto"/>
        <w:left w:val="none" w:sz="0" w:space="0" w:color="auto"/>
        <w:bottom w:val="none" w:sz="0" w:space="0" w:color="auto"/>
        <w:right w:val="none" w:sz="0" w:space="0" w:color="auto"/>
      </w:divBdr>
    </w:div>
    <w:div w:id="1244488848">
      <w:bodyDiv w:val="1"/>
      <w:marLeft w:val="0"/>
      <w:marRight w:val="0"/>
      <w:marTop w:val="0"/>
      <w:marBottom w:val="0"/>
      <w:divBdr>
        <w:top w:val="none" w:sz="0" w:space="0" w:color="auto"/>
        <w:left w:val="none" w:sz="0" w:space="0" w:color="auto"/>
        <w:bottom w:val="none" w:sz="0" w:space="0" w:color="auto"/>
        <w:right w:val="none" w:sz="0" w:space="0" w:color="auto"/>
      </w:divBdr>
    </w:div>
    <w:div w:id="1453131700">
      <w:bodyDiv w:val="1"/>
      <w:marLeft w:val="0"/>
      <w:marRight w:val="0"/>
      <w:marTop w:val="0"/>
      <w:marBottom w:val="0"/>
      <w:divBdr>
        <w:top w:val="none" w:sz="0" w:space="0" w:color="auto"/>
        <w:left w:val="none" w:sz="0" w:space="0" w:color="auto"/>
        <w:bottom w:val="none" w:sz="0" w:space="0" w:color="auto"/>
        <w:right w:val="none" w:sz="0" w:space="0" w:color="auto"/>
      </w:divBdr>
    </w:div>
    <w:div w:id="1627663110">
      <w:bodyDiv w:val="1"/>
      <w:marLeft w:val="0"/>
      <w:marRight w:val="0"/>
      <w:marTop w:val="0"/>
      <w:marBottom w:val="0"/>
      <w:divBdr>
        <w:top w:val="none" w:sz="0" w:space="0" w:color="auto"/>
        <w:left w:val="none" w:sz="0" w:space="0" w:color="auto"/>
        <w:bottom w:val="none" w:sz="0" w:space="0" w:color="auto"/>
        <w:right w:val="none" w:sz="0" w:space="0" w:color="auto"/>
      </w:divBdr>
    </w:div>
    <w:div w:id="1702121251">
      <w:bodyDiv w:val="1"/>
      <w:marLeft w:val="0"/>
      <w:marRight w:val="0"/>
      <w:marTop w:val="0"/>
      <w:marBottom w:val="0"/>
      <w:divBdr>
        <w:top w:val="none" w:sz="0" w:space="0" w:color="auto"/>
        <w:left w:val="none" w:sz="0" w:space="0" w:color="auto"/>
        <w:bottom w:val="none" w:sz="0" w:space="0" w:color="auto"/>
        <w:right w:val="none" w:sz="0" w:space="0" w:color="auto"/>
      </w:divBdr>
    </w:div>
    <w:div w:id="179301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bs.gov.au/statistics/people/crime-and-justice/prisoners-australia/latest-release"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Burnet Brand Colour Theme">
      <a:dk1>
        <a:srgbClr val="000000"/>
      </a:dk1>
      <a:lt1>
        <a:srgbClr val="FFFFFF"/>
      </a:lt1>
      <a:dk2>
        <a:srgbClr val="BD572F"/>
      </a:dk2>
      <a:lt2>
        <a:srgbClr val="ED6E3B"/>
      </a:lt2>
      <a:accent1>
        <a:srgbClr val="F99D46"/>
      </a:accent1>
      <a:accent2>
        <a:srgbClr val="3F6192"/>
      </a:accent2>
      <a:accent3>
        <a:srgbClr val="718B49"/>
      </a:accent3>
      <a:accent4>
        <a:srgbClr val="AA7E3C"/>
      </a:accent4>
      <a:accent5>
        <a:srgbClr val="613A70"/>
      </a:accent5>
      <a:accent6>
        <a:srgbClr val="969698"/>
      </a:accent6>
      <a:hlink>
        <a:srgbClr val="BD572F"/>
      </a:hlink>
      <a:folHlink>
        <a:srgbClr val="BD572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66B4B-DFC4-4274-ACB8-782F84D40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17595</Words>
  <Characters>100294</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anda Gardner</cp:lastModifiedBy>
  <cp:revision>3</cp:revision>
  <dcterms:created xsi:type="dcterms:W3CDTF">2024-11-12T00:00:00Z</dcterms:created>
  <dcterms:modified xsi:type="dcterms:W3CDTF">2024-11-12T00:28:00Z</dcterms:modified>
</cp:coreProperties>
</file>